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86560"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375410"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5410"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bookmarkStart w:id="0" w:name="_Hlk9390709"/>
      <w:r w:rsidR="00993621" w:rsidRPr="002C6D1A">
        <w:rPr>
          <w:sz w:val="32"/>
          <w:u w:val="single"/>
        </w:rPr>
        <w:t>Moir</w:t>
      </w:r>
      <w:r w:rsidR="00DF1A61" w:rsidRPr="002C6D1A">
        <w:rPr>
          <w:sz w:val="32"/>
          <w:u w:val="single"/>
        </w:rPr>
        <w:t>é</w:t>
      </w:r>
      <w:bookmarkEnd w:id="0"/>
      <w:r w:rsidR="00637D00" w:rsidRPr="002C6D1A">
        <w:rPr>
          <w:sz w:val="32"/>
          <w:u w:val="single"/>
        </w:rPr>
        <w:t xml:space="preserve"> </w:t>
      </w:r>
      <w:r w:rsidR="00993621" w:rsidRPr="002C6D1A">
        <w:rPr>
          <w:sz w:val="32"/>
          <w:u w:val="single"/>
        </w:rPr>
        <w:t>3D</w:t>
      </w:r>
      <w:r w:rsidR="00993621" w:rsidRPr="002C6D1A">
        <w:rPr>
          <w:sz w:val="32"/>
          <w:u w:val="single"/>
        </w:rPr>
        <w:t>测量及精度分析</w:t>
      </w:r>
      <w:r w:rsidR="00637D00" w:rsidRPr="002C6D1A">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莫尔三维测量及其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proofErr w:type="spellStart"/>
      <w:r w:rsidR="004033B5" w:rsidRPr="00D62216">
        <w:rPr>
          <w:sz w:val="24"/>
        </w:rPr>
        <w:t>i</w:t>
      </w:r>
      <w:proofErr w:type="spellEnd"/>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1"/>
      <w:bookmarkEnd w:id="2"/>
      <w:bookmarkEnd w:id="3"/>
      <w:bookmarkEnd w:id="4"/>
      <w:bookmarkEnd w:id="5"/>
      <w:bookmarkEnd w:id="6"/>
      <w:bookmarkEnd w:id="7"/>
      <w:bookmarkEnd w:id="8"/>
      <w:bookmarkEnd w:id="9"/>
      <w:bookmarkEnd w:id="10"/>
    </w:p>
    <w:p w:rsidR="00BD71B1" w:rsidRPr="00D62216" w:rsidRDefault="007807C6" w:rsidP="00D5535B">
      <w:pPr>
        <w:pStyle w:val="aff8"/>
        <w:ind w:firstLine="480"/>
      </w:pPr>
      <w:bookmarkStart w:id="11"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相位分布</w:t>
      </w:r>
      <w:proofErr w:type="gramStart"/>
      <w:r w:rsidR="00BD71B1" w:rsidRPr="00D62216">
        <w:rPr>
          <w:rFonts w:hint="eastAsia"/>
        </w:rPr>
        <w:t>图计算</w:t>
      </w:r>
      <w:proofErr w:type="gramEnd"/>
      <w:r w:rsidR="00BD71B1" w:rsidRPr="00D62216">
        <w:rPr>
          <w:rFonts w:hint="eastAsia"/>
        </w:rPr>
        <w:t>的途径。</w:t>
      </w:r>
    </w:p>
    <w:bookmarkEnd w:id="11"/>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D62216">
        <w:rPr>
          <w:rFonts w:eastAsia="宋体"/>
          <w:b w:val="0"/>
          <w:sz w:val="24"/>
          <w:szCs w:val="24"/>
        </w:rPr>
        <w:br w:type="page"/>
      </w:r>
      <w:r w:rsidRPr="00D62216">
        <w:rPr>
          <w:rFonts w:eastAsia="宋体"/>
        </w:rPr>
        <w:lastRenderedPageBreak/>
        <w:t>ABSTRACT</w:t>
      </w:r>
      <w:bookmarkEnd w:id="12"/>
      <w:bookmarkEnd w:id="13"/>
      <w:bookmarkEnd w:id="14"/>
      <w:bookmarkEnd w:id="15"/>
      <w:bookmarkEnd w:id="16"/>
      <w:bookmarkEnd w:id="17"/>
      <w:bookmarkEnd w:id="18"/>
      <w:bookmarkEnd w:id="19"/>
      <w:bookmarkEnd w:id="20"/>
      <w:bookmarkEnd w:id="21"/>
    </w:p>
    <w:p w:rsidR="00BD71B1" w:rsidRPr="00D62216" w:rsidRDefault="00BD71B1" w:rsidP="00CF4488">
      <w:pPr>
        <w:pStyle w:val="aff3"/>
        <w:ind w:firstLine="240"/>
        <w:jc w:val="both"/>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C127FF" w:rsidRPr="002C6D1A" w:rsidRDefault="000F2FB7">
      <w:pPr>
        <w:pStyle w:val="TOC1"/>
        <w:tabs>
          <w:tab w:val="left" w:pos="420"/>
          <w:tab w:val="right" w:leader="dot" w:pos="8494"/>
        </w:tabs>
        <w:rPr>
          <w:rFonts w:eastAsiaTheme="minorEastAsia"/>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746645" w:history="1">
        <w:r w:rsidR="00C127FF" w:rsidRPr="00D62216">
          <w:rPr>
            <w:rStyle w:val="a5"/>
          </w:rPr>
          <w:t>1</w:t>
        </w:r>
        <w:r w:rsidR="00C127FF" w:rsidRPr="002C6D1A">
          <w:rPr>
            <w:rFonts w:eastAsiaTheme="minorEastAsia"/>
            <w:b w:val="0"/>
            <w:sz w:val="21"/>
            <w:szCs w:val="22"/>
          </w:rPr>
          <w:tab/>
        </w:r>
        <w:r w:rsidR="00C127FF" w:rsidRPr="00D62216">
          <w:rPr>
            <w:rStyle w:val="a5"/>
            <w:rFonts w:hint="eastAsia"/>
          </w:rPr>
          <w:t>绪论</w:t>
        </w:r>
        <w:r w:rsidR="00C127FF" w:rsidRPr="00D62216">
          <w:rPr>
            <w:webHidden/>
          </w:rPr>
          <w:tab/>
        </w:r>
        <w:r w:rsidR="00C127FF" w:rsidRPr="002C6D1A">
          <w:rPr>
            <w:webHidden/>
          </w:rPr>
          <w:fldChar w:fldCharType="begin"/>
        </w:r>
        <w:r w:rsidR="00C127FF" w:rsidRPr="00D62216">
          <w:rPr>
            <w:webHidden/>
          </w:rPr>
          <w:instrText xml:space="preserve"> PAGEREF _Toc9746645 \h </w:instrText>
        </w:r>
        <w:r w:rsidR="00C127FF" w:rsidRPr="002C6D1A">
          <w:rPr>
            <w:webHidden/>
          </w:rPr>
        </w:r>
        <w:r w:rsidR="00C127FF" w:rsidRPr="002C6D1A">
          <w:rPr>
            <w:webHidden/>
          </w:rPr>
          <w:fldChar w:fldCharType="separate"/>
        </w:r>
        <w:r w:rsidR="00C127FF" w:rsidRPr="00D62216">
          <w:rPr>
            <w:webHidden/>
          </w:rPr>
          <w:t>1</w:t>
        </w:r>
        <w:r w:rsidR="00C127FF" w:rsidRPr="002C6D1A">
          <w:rPr>
            <w:webHidden/>
          </w:rPr>
          <w:fldChar w:fldCharType="end"/>
        </w:r>
      </w:hyperlink>
    </w:p>
    <w:p w:rsidR="00C127FF" w:rsidRPr="002C6D1A" w:rsidRDefault="00C127FF">
      <w:pPr>
        <w:pStyle w:val="TOC2"/>
        <w:rPr>
          <w:rFonts w:eastAsiaTheme="minorEastAsia"/>
          <w:noProof/>
          <w:szCs w:val="22"/>
        </w:rPr>
      </w:pPr>
      <w:hyperlink w:anchor="_Toc9746646" w:history="1">
        <w:r w:rsidRPr="00D62216">
          <w:rPr>
            <w:rStyle w:val="a5"/>
            <w:noProof/>
          </w:rPr>
          <w:t>1.1</w:t>
        </w:r>
        <w:r w:rsidRPr="002C6D1A">
          <w:rPr>
            <w:rFonts w:eastAsiaTheme="minorEastAsia"/>
            <w:noProof/>
            <w:szCs w:val="22"/>
          </w:rPr>
          <w:tab/>
        </w:r>
        <w:r w:rsidRPr="00D62216">
          <w:rPr>
            <w:rStyle w:val="a5"/>
            <w:rFonts w:hint="eastAsia"/>
            <w:noProof/>
          </w:rPr>
          <w:t>数字莫尔三维测量介绍</w:t>
        </w:r>
        <w:r w:rsidRPr="00D62216">
          <w:rPr>
            <w:noProof/>
            <w:webHidden/>
          </w:rPr>
          <w:tab/>
        </w:r>
        <w:r w:rsidRPr="002C6D1A">
          <w:rPr>
            <w:noProof/>
            <w:webHidden/>
          </w:rPr>
          <w:fldChar w:fldCharType="begin"/>
        </w:r>
        <w:r w:rsidRPr="00D62216">
          <w:rPr>
            <w:noProof/>
            <w:webHidden/>
          </w:rPr>
          <w:instrText xml:space="preserve"> PAGEREF _Toc9746646 \h </w:instrText>
        </w:r>
        <w:r w:rsidRPr="002C6D1A">
          <w:rPr>
            <w:noProof/>
            <w:webHidden/>
          </w:rPr>
        </w:r>
        <w:r w:rsidRPr="002C6D1A">
          <w:rPr>
            <w:noProof/>
            <w:webHidden/>
          </w:rPr>
          <w:fldChar w:fldCharType="separate"/>
        </w:r>
        <w:r w:rsidRPr="00D62216">
          <w:rPr>
            <w:noProof/>
            <w:webHidden/>
          </w:rPr>
          <w:t>1</w:t>
        </w:r>
        <w:r w:rsidRPr="002C6D1A">
          <w:rPr>
            <w:noProof/>
            <w:webHidden/>
          </w:rPr>
          <w:fldChar w:fldCharType="end"/>
        </w:r>
      </w:hyperlink>
    </w:p>
    <w:p w:rsidR="00C127FF" w:rsidRPr="002C6D1A" w:rsidRDefault="00C127FF">
      <w:pPr>
        <w:pStyle w:val="TOC2"/>
        <w:rPr>
          <w:rFonts w:eastAsiaTheme="minorEastAsia"/>
          <w:noProof/>
          <w:szCs w:val="22"/>
        </w:rPr>
      </w:pPr>
      <w:hyperlink w:anchor="_Toc9746647" w:history="1">
        <w:r w:rsidRPr="00D62216">
          <w:rPr>
            <w:rStyle w:val="a5"/>
            <w:noProof/>
          </w:rPr>
          <w:t>1.2</w:t>
        </w:r>
        <w:r w:rsidRPr="002C6D1A">
          <w:rPr>
            <w:rFonts w:eastAsiaTheme="minorEastAsia"/>
            <w:noProof/>
            <w:szCs w:val="22"/>
          </w:rPr>
          <w:tab/>
        </w:r>
        <w:r w:rsidRPr="00D62216">
          <w:rPr>
            <w:rStyle w:val="a5"/>
            <w:rFonts w:hint="eastAsia"/>
            <w:noProof/>
          </w:rPr>
          <w:t>本文主要内容</w:t>
        </w:r>
        <w:r w:rsidRPr="00D62216">
          <w:rPr>
            <w:noProof/>
            <w:webHidden/>
          </w:rPr>
          <w:tab/>
        </w:r>
        <w:r w:rsidRPr="002C6D1A">
          <w:rPr>
            <w:noProof/>
            <w:webHidden/>
          </w:rPr>
          <w:fldChar w:fldCharType="begin"/>
        </w:r>
        <w:r w:rsidRPr="00D62216">
          <w:rPr>
            <w:noProof/>
            <w:webHidden/>
          </w:rPr>
          <w:instrText xml:space="preserve"> PAGEREF _Toc9746647 \h </w:instrText>
        </w:r>
        <w:r w:rsidRPr="002C6D1A">
          <w:rPr>
            <w:noProof/>
            <w:webHidden/>
          </w:rPr>
        </w:r>
        <w:r w:rsidRPr="002C6D1A">
          <w:rPr>
            <w:noProof/>
            <w:webHidden/>
          </w:rPr>
          <w:fldChar w:fldCharType="separate"/>
        </w:r>
        <w:r w:rsidRPr="00D62216">
          <w:rPr>
            <w:noProof/>
            <w:webHidden/>
          </w:rPr>
          <w:t>3</w:t>
        </w:r>
        <w:r w:rsidRPr="002C6D1A">
          <w:rPr>
            <w:noProof/>
            <w:webHidden/>
          </w:rPr>
          <w:fldChar w:fldCharType="end"/>
        </w:r>
      </w:hyperlink>
    </w:p>
    <w:p w:rsidR="00C127FF" w:rsidRPr="002C6D1A" w:rsidRDefault="00C127FF">
      <w:pPr>
        <w:pStyle w:val="TOC1"/>
        <w:tabs>
          <w:tab w:val="left" w:pos="420"/>
          <w:tab w:val="right" w:leader="dot" w:pos="8494"/>
        </w:tabs>
        <w:rPr>
          <w:rFonts w:eastAsiaTheme="minorEastAsia"/>
          <w:b w:val="0"/>
          <w:sz w:val="21"/>
          <w:szCs w:val="22"/>
        </w:rPr>
      </w:pPr>
      <w:hyperlink w:anchor="_Toc9746648" w:history="1">
        <w:r w:rsidRPr="00D62216">
          <w:rPr>
            <w:rStyle w:val="a5"/>
          </w:rPr>
          <w:t>2</w:t>
        </w:r>
        <w:r w:rsidRPr="002C6D1A">
          <w:rPr>
            <w:rFonts w:eastAsiaTheme="minorEastAsia"/>
            <w:b w:val="0"/>
            <w:sz w:val="21"/>
            <w:szCs w:val="22"/>
          </w:rPr>
          <w:tab/>
        </w:r>
        <w:r w:rsidRPr="00D62216">
          <w:rPr>
            <w:rStyle w:val="a5"/>
            <w:rFonts w:hint="eastAsia"/>
          </w:rPr>
          <w:t>相位</w:t>
        </w:r>
        <w:r w:rsidRPr="00D62216">
          <w:rPr>
            <w:rStyle w:val="a5"/>
          </w:rPr>
          <w:t>-</w:t>
        </w:r>
        <w:r w:rsidRPr="00D62216">
          <w:rPr>
            <w:rStyle w:val="a5"/>
            <w:rFonts w:hint="eastAsia"/>
          </w:rPr>
          <w:t>高度对应关系</w:t>
        </w:r>
        <w:r w:rsidRPr="00D62216">
          <w:rPr>
            <w:webHidden/>
          </w:rPr>
          <w:tab/>
        </w:r>
        <w:r w:rsidRPr="002C6D1A">
          <w:rPr>
            <w:webHidden/>
          </w:rPr>
          <w:fldChar w:fldCharType="begin"/>
        </w:r>
        <w:r w:rsidRPr="00D62216">
          <w:rPr>
            <w:webHidden/>
          </w:rPr>
          <w:instrText xml:space="preserve"> PAGEREF _Toc9746648 \h </w:instrText>
        </w:r>
        <w:r w:rsidRPr="002C6D1A">
          <w:rPr>
            <w:webHidden/>
          </w:rPr>
        </w:r>
        <w:r w:rsidRPr="002C6D1A">
          <w:rPr>
            <w:webHidden/>
          </w:rPr>
          <w:fldChar w:fldCharType="separate"/>
        </w:r>
        <w:r w:rsidRPr="00D62216">
          <w:rPr>
            <w:webHidden/>
          </w:rPr>
          <w:t>5</w:t>
        </w:r>
        <w:r w:rsidRPr="002C6D1A">
          <w:rPr>
            <w:webHidden/>
          </w:rPr>
          <w:fldChar w:fldCharType="end"/>
        </w:r>
      </w:hyperlink>
    </w:p>
    <w:p w:rsidR="00C127FF" w:rsidRPr="002C6D1A" w:rsidRDefault="00C127FF">
      <w:pPr>
        <w:pStyle w:val="TOC2"/>
        <w:rPr>
          <w:rFonts w:eastAsiaTheme="minorEastAsia"/>
          <w:noProof/>
          <w:szCs w:val="22"/>
        </w:rPr>
      </w:pPr>
      <w:hyperlink w:anchor="_Toc9746649" w:history="1">
        <w:r w:rsidRPr="00D62216">
          <w:rPr>
            <w:rStyle w:val="a5"/>
            <w:noProof/>
          </w:rPr>
          <w:t>2.1</w:t>
        </w:r>
        <w:r w:rsidRPr="002C6D1A">
          <w:rPr>
            <w:rFonts w:eastAsiaTheme="minorEastAsia"/>
            <w:noProof/>
            <w:szCs w:val="22"/>
          </w:rPr>
          <w:tab/>
        </w:r>
        <w:r w:rsidRPr="00D62216">
          <w:rPr>
            <w:rStyle w:val="a5"/>
            <w:rFonts w:hint="eastAsia"/>
            <w:noProof/>
          </w:rPr>
          <w:t>莫尔条纹产生的原理</w:t>
        </w:r>
        <w:r w:rsidRPr="00D62216">
          <w:rPr>
            <w:noProof/>
            <w:webHidden/>
          </w:rPr>
          <w:tab/>
        </w:r>
        <w:r w:rsidRPr="002C6D1A">
          <w:rPr>
            <w:noProof/>
            <w:webHidden/>
          </w:rPr>
          <w:fldChar w:fldCharType="begin"/>
        </w:r>
        <w:r w:rsidRPr="00D62216">
          <w:rPr>
            <w:noProof/>
            <w:webHidden/>
          </w:rPr>
          <w:instrText xml:space="preserve"> PAGEREF _Toc9746649 \h </w:instrText>
        </w:r>
        <w:r w:rsidRPr="002C6D1A">
          <w:rPr>
            <w:noProof/>
            <w:webHidden/>
          </w:rPr>
        </w:r>
        <w:r w:rsidRPr="002C6D1A">
          <w:rPr>
            <w:noProof/>
            <w:webHidden/>
          </w:rPr>
          <w:fldChar w:fldCharType="separate"/>
        </w:r>
        <w:r w:rsidRPr="00D62216">
          <w:rPr>
            <w:noProof/>
            <w:webHidden/>
          </w:rPr>
          <w:t>5</w:t>
        </w:r>
        <w:r w:rsidRPr="002C6D1A">
          <w:rPr>
            <w:noProof/>
            <w:webHidden/>
          </w:rPr>
          <w:fldChar w:fldCharType="end"/>
        </w:r>
      </w:hyperlink>
    </w:p>
    <w:p w:rsidR="00C127FF" w:rsidRPr="002C6D1A" w:rsidRDefault="00C127FF">
      <w:pPr>
        <w:pStyle w:val="TOC2"/>
        <w:rPr>
          <w:rFonts w:eastAsiaTheme="minorEastAsia"/>
          <w:noProof/>
          <w:szCs w:val="22"/>
        </w:rPr>
      </w:pPr>
      <w:hyperlink w:anchor="_Toc9746650" w:history="1">
        <w:r w:rsidRPr="00D62216">
          <w:rPr>
            <w:rStyle w:val="a5"/>
            <w:noProof/>
          </w:rPr>
          <w:t>2.2</w:t>
        </w:r>
        <w:r w:rsidRPr="002C6D1A">
          <w:rPr>
            <w:rFonts w:eastAsiaTheme="minorEastAsia"/>
            <w:noProof/>
            <w:szCs w:val="22"/>
          </w:rPr>
          <w:tab/>
        </w:r>
        <w:r w:rsidRPr="00D62216">
          <w:rPr>
            <w:rStyle w:val="a5"/>
            <w:rFonts w:hint="eastAsia"/>
            <w:noProof/>
          </w:rPr>
          <w:t>三角测量法</w:t>
        </w:r>
        <w:r w:rsidRPr="00D62216">
          <w:rPr>
            <w:noProof/>
            <w:webHidden/>
          </w:rPr>
          <w:tab/>
        </w:r>
        <w:r w:rsidRPr="002C6D1A">
          <w:rPr>
            <w:noProof/>
            <w:webHidden/>
          </w:rPr>
          <w:fldChar w:fldCharType="begin"/>
        </w:r>
        <w:r w:rsidRPr="00D62216">
          <w:rPr>
            <w:noProof/>
            <w:webHidden/>
          </w:rPr>
          <w:instrText xml:space="preserve"> PAGEREF _Toc9746650 \h </w:instrText>
        </w:r>
        <w:r w:rsidRPr="002C6D1A">
          <w:rPr>
            <w:noProof/>
            <w:webHidden/>
          </w:rPr>
        </w:r>
        <w:r w:rsidRPr="002C6D1A">
          <w:rPr>
            <w:noProof/>
            <w:webHidden/>
          </w:rPr>
          <w:fldChar w:fldCharType="separate"/>
        </w:r>
        <w:r w:rsidRPr="00D62216">
          <w:rPr>
            <w:noProof/>
            <w:webHidden/>
          </w:rPr>
          <w:t>9</w:t>
        </w:r>
        <w:r w:rsidRPr="002C6D1A">
          <w:rPr>
            <w:noProof/>
            <w:webHidden/>
          </w:rPr>
          <w:fldChar w:fldCharType="end"/>
        </w:r>
      </w:hyperlink>
    </w:p>
    <w:p w:rsidR="00C127FF" w:rsidRPr="002C6D1A" w:rsidRDefault="00C127FF">
      <w:pPr>
        <w:pStyle w:val="TOC1"/>
        <w:tabs>
          <w:tab w:val="left" w:pos="420"/>
          <w:tab w:val="right" w:leader="dot" w:pos="8494"/>
        </w:tabs>
        <w:rPr>
          <w:rFonts w:eastAsiaTheme="minorEastAsia"/>
          <w:b w:val="0"/>
          <w:sz w:val="21"/>
          <w:szCs w:val="22"/>
        </w:rPr>
      </w:pPr>
      <w:hyperlink w:anchor="_Toc9746651" w:history="1">
        <w:r w:rsidRPr="00D62216">
          <w:rPr>
            <w:rStyle w:val="a5"/>
          </w:rPr>
          <w:t>3</w:t>
        </w:r>
        <w:r w:rsidRPr="002C6D1A">
          <w:rPr>
            <w:rFonts w:eastAsiaTheme="minorEastAsia"/>
            <w:b w:val="0"/>
            <w:sz w:val="21"/>
            <w:szCs w:val="22"/>
          </w:rPr>
          <w:tab/>
        </w:r>
        <w:r w:rsidRPr="00D62216">
          <w:rPr>
            <w:rStyle w:val="a5"/>
            <w:rFonts w:hint="eastAsia"/>
          </w:rPr>
          <w:t>实物系统校准</w:t>
        </w:r>
        <w:r w:rsidRPr="00D62216">
          <w:rPr>
            <w:webHidden/>
          </w:rPr>
          <w:tab/>
        </w:r>
        <w:r w:rsidRPr="002C6D1A">
          <w:rPr>
            <w:webHidden/>
          </w:rPr>
          <w:fldChar w:fldCharType="begin"/>
        </w:r>
        <w:r w:rsidRPr="00D62216">
          <w:rPr>
            <w:webHidden/>
          </w:rPr>
          <w:instrText xml:space="preserve"> PAGEREF _Toc9746651 \h </w:instrText>
        </w:r>
        <w:r w:rsidRPr="002C6D1A">
          <w:rPr>
            <w:webHidden/>
          </w:rPr>
        </w:r>
        <w:r w:rsidRPr="002C6D1A">
          <w:rPr>
            <w:webHidden/>
          </w:rPr>
          <w:fldChar w:fldCharType="separate"/>
        </w:r>
        <w:r w:rsidRPr="00D62216">
          <w:rPr>
            <w:webHidden/>
          </w:rPr>
          <w:t>11</w:t>
        </w:r>
        <w:r w:rsidRPr="002C6D1A">
          <w:rPr>
            <w:webHidden/>
          </w:rPr>
          <w:fldChar w:fldCharType="end"/>
        </w:r>
      </w:hyperlink>
    </w:p>
    <w:p w:rsidR="00C127FF" w:rsidRPr="002C6D1A" w:rsidRDefault="00C127FF">
      <w:pPr>
        <w:pStyle w:val="TOC2"/>
        <w:rPr>
          <w:rFonts w:eastAsiaTheme="minorEastAsia"/>
          <w:noProof/>
          <w:szCs w:val="22"/>
        </w:rPr>
      </w:pPr>
      <w:hyperlink w:anchor="_Toc9746652" w:history="1">
        <w:r w:rsidRPr="00D62216">
          <w:rPr>
            <w:rStyle w:val="a5"/>
            <w:noProof/>
          </w:rPr>
          <w:t>3.1</w:t>
        </w:r>
        <w:r w:rsidRPr="002C6D1A">
          <w:rPr>
            <w:rFonts w:eastAsiaTheme="minorEastAsia"/>
            <w:noProof/>
            <w:szCs w:val="22"/>
          </w:rPr>
          <w:tab/>
        </w:r>
        <w:r w:rsidRPr="00D62216">
          <w:rPr>
            <w:rStyle w:val="a5"/>
            <w:rFonts w:hint="eastAsia"/>
            <w:noProof/>
          </w:rPr>
          <w:t>非线性校准原理</w:t>
        </w:r>
        <w:r w:rsidRPr="00D62216">
          <w:rPr>
            <w:noProof/>
            <w:webHidden/>
          </w:rPr>
          <w:tab/>
        </w:r>
        <w:r w:rsidRPr="002C6D1A">
          <w:rPr>
            <w:noProof/>
            <w:webHidden/>
          </w:rPr>
          <w:fldChar w:fldCharType="begin"/>
        </w:r>
        <w:r w:rsidRPr="00D62216">
          <w:rPr>
            <w:noProof/>
            <w:webHidden/>
          </w:rPr>
          <w:instrText xml:space="preserve"> PAGEREF _Toc9746652 \h </w:instrText>
        </w:r>
        <w:r w:rsidRPr="002C6D1A">
          <w:rPr>
            <w:noProof/>
            <w:webHidden/>
          </w:rPr>
        </w:r>
        <w:r w:rsidRPr="002C6D1A">
          <w:rPr>
            <w:noProof/>
            <w:webHidden/>
          </w:rPr>
          <w:fldChar w:fldCharType="separate"/>
        </w:r>
        <w:r w:rsidRPr="00D62216">
          <w:rPr>
            <w:noProof/>
            <w:webHidden/>
          </w:rPr>
          <w:t>11</w:t>
        </w:r>
        <w:r w:rsidRPr="002C6D1A">
          <w:rPr>
            <w:noProof/>
            <w:webHidden/>
          </w:rPr>
          <w:fldChar w:fldCharType="end"/>
        </w:r>
      </w:hyperlink>
    </w:p>
    <w:p w:rsidR="00C127FF" w:rsidRPr="002C6D1A" w:rsidRDefault="00C127FF">
      <w:pPr>
        <w:pStyle w:val="TOC2"/>
        <w:rPr>
          <w:rFonts w:eastAsiaTheme="minorEastAsia"/>
          <w:noProof/>
          <w:szCs w:val="22"/>
        </w:rPr>
      </w:pPr>
      <w:hyperlink w:anchor="_Toc9746653" w:history="1">
        <w:r w:rsidRPr="00D62216">
          <w:rPr>
            <w:rStyle w:val="a5"/>
            <w:noProof/>
          </w:rPr>
          <w:t>3.2</w:t>
        </w:r>
        <w:r w:rsidRPr="002C6D1A">
          <w:rPr>
            <w:rFonts w:eastAsiaTheme="minorEastAsia"/>
            <w:noProof/>
            <w:szCs w:val="22"/>
          </w:rPr>
          <w:tab/>
        </w:r>
        <w:r w:rsidRPr="00D62216">
          <w:rPr>
            <w:rStyle w:val="a5"/>
            <w:rFonts w:hint="eastAsia"/>
            <w:noProof/>
          </w:rPr>
          <w:t>线性校准原理</w:t>
        </w:r>
        <w:r w:rsidRPr="00D62216">
          <w:rPr>
            <w:noProof/>
            <w:webHidden/>
          </w:rPr>
          <w:tab/>
        </w:r>
        <w:r w:rsidRPr="002C6D1A">
          <w:rPr>
            <w:noProof/>
            <w:webHidden/>
          </w:rPr>
          <w:fldChar w:fldCharType="begin"/>
        </w:r>
        <w:r w:rsidRPr="00D62216">
          <w:rPr>
            <w:noProof/>
            <w:webHidden/>
          </w:rPr>
          <w:instrText xml:space="preserve"> PAGEREF _Toc9746653 \h </w:instrText>
        </w:r>
        <w:r w:rsidRPr="002C6D1A">
          <w:rPr>
            <w:noProof/>
            <w:webHidden/>
          </w:rPr>
        </w:r>
        <w:r w:rsidRPr="002C6D1A">
          <w:rPr>
            <w:noProof/>
            <w:webHidden/>
          </w:rPr>
          <w:fldChar w:fldCharType="separate"/>
        </w:r>
        <w:r w:rsidRPr="00D62216">
          <w:rPr>
            <w:noProof/>
            <w:webHidden/>
          </w:rPr>
          <w:t>13</w:t>
        </w:r>
        <w:r w:rsidRPr="002C6D1A">
          <w:rPr>
            <w:noProof/>
            <w:webHidden/>
          </w:rPr>
          <w:fldChar w:fldCharType="end"/>
        </w:r>
      </w:hyperlink>
    </w:p>
    <w:p w:rsidR="00C127FF" w:rsidRPr="002C6D1A" w:rsidRDefault="00C127FF">
      <w:pPr>
        <w:pStyle w:val="TOC2"/>
        <w:rPr>
          <w:rFonts w:eastAsiaTheme="minorEastAsia"/>
          <w:noProof/>
          <w:szCs w:val="22"/>
        </w:rPr>
      </w:pPr>
      <w:hyperlink w:anchor="_Toc9746654" w:history="1">
        <w:r w:rsidRPr="00D62216">
          <w:rPr>
            <w:rStyle w:val="a5"/>
            <w:noProof/>
          </w:rPr>
          <w:t>3.3</w:t>
        </w:r>
        <w:r w:rsidRPr="002C6D1A">
          <w:rPr>
            <w:rFonts w:eastAsiaTheme="minorEastAsia"/>
            <w:noProof/>
            <w:szCs w:val="22"/>
          </w:rPr>
          <w:tab/>
        </w:r>
        <w:r w:rsidRPr="00D62216">
          <w:rPr>
            <w:rStyle w:val="a5"/>
            <w:rFonts w:hint="eastAsia"/>
            <w:noProof/>
          </w:rPr>
          <w:t>莫尔波长与相位</w:t>
        </w:r>
        <w:r w:rsidRPr="00D62216">
          <w:rPr>
            <w:rStyle w:val="a5"/>
            <w:noProof/>
          </w:rPr>
          <w:t>-</w:t>
        </w:r>
        <w:r w:rsidRPr="00D62216">
          <w:rPr>
            <w:rStyle w:val="a5"/>
            <w:rFonts w:hint="eastAsia"/>
            <w:noProof/>
          </w:rPr>
          <w:t>高度转换</w:t>
        </w:r>
        <w:r w:rsidRPr="00D62216">
          <w:rPr>
            <w:noProof/>
            <w:webHidden/>
          </w:rPr>
          <w:tab/>
        </w:r>
        <w:r w:rsidRPr="002C6D1A">
          <w:rPr>
            <w:noProof/>
            <w:webHidden/>
          </w:rPr>
          <w:fldChar w:fldCharType="begin"/>
        </w:r>
        <w:r w:rsidRPr="00D62216">
          <w:rPr>
            <w:noProof/>
            <w:webHidden/>
          </w:rPr>
          <w:instrText xml:space="preserve"> PAGEREF _Toc9746654 \h </w:instrText>
        </w:r>
        <w:r w:rsidRPr="002C6D1A">
          <w:rPr>
            <w:noProof/>
            <w:webHidden/>
          </w:rPr>
        </w:r>
        <w:r w:rsidRPr="002C6D1A">
          <w:rPr>
            <w:noProof/>
            <w:webHidden/>
          </w:rPr>
          <w:fldChar w:fldCharType="separate"/>
        </w:r>
        <w:r w:rsidRPr="00D62216">
          <w:rPr>
            <w:noProof/>
            <w:webHidden/>
          </w:rPr>
          <w:t>13</w:t>
        </w:r>
        <w:r w:rsidRPr="002C6D1A">
          <w:rPr>
            <w:noProof/>
            <w:webHidden/>
          </w:rPr>
          <w:fldChar w:fldCharType="end"/>
        </w:r>
      </w:hyperlink>
    </w:p>
    <w:p w:rsidR="00C127FF" w:rsidRPr="002C6D1A" w:rsidRDefault="00C127FF">
      <w:pPr>
        <w:pStyle w:val="TOC2"/>
        <w:rPr>
          <w:rFonts w:eastAsiaTheme="minorEastAsia"/>
          <w:noProof/>
          <w:szCs w:val="22"/>
        </w:rPr>
      </w:pPr>
      <w:hyperlink w:anchor="_Toc9746655" w:history="1">
        <w:r w:rsidRPr="00D62216">
          <w:rPr>
            <w:rStyle w:val="a5"/>
            <w:noProof/>
          </w:rPr>
          <w:t>3.4</w:t>
        </w:r>
        <w:r w:rsidRPr="002C6D1A">
          <w:rPr>
            <w:rFonts w:eastAsiaTheme="minorEastAsia"/>
            <w:noProof/>
            <w:szCs w:val="22"/>
          </w:rPr>
          <w:tab/>
        </w:r>
        <w:r w:rsidRPr="00D62216">
          <w:rPr>
            <w:rStyle w:val="a5"/>
            <w:rFonts w:hint="eastAsia"/>
            <w:noProof/>
          </w:rPr>
          <w:t>线性校准过程</w:t>
        </w:r>
        <w:r w:rsidRPr="00D62216">
          <w:rPr>
            <w:noProof/>
            <w:webHidden/>
          </w:rPr>
          <w:tab/>
        </w:r>
        <w:r w:rsidRPr="002C6D1A">
          <w:rPr>
            <w:noProof/>
            <w:webHidden/>
          </w:rPr>
          <w:fldChar w:fldCharType="begin"/>
        </w:r>
        <w:r w:rsidRPr="00D62216">
          <w:rPr>
            <w:noProof/>
            <w:webHidden/>
          </w:rPr>
          <w:instrText xml:space="preserve"> PAGEREF _Toc9746655 \h </w:instrText>
        </w:r>
        <w:r w:rsidRPr="002C6D1A">
          <w:rPr>
            <w:noProof/>
            <w:webHidden/>
          </w:rPr>
        </w:r>
        <w:r w:rsidRPr="002C6D1A">
          <w:rPr>
            <w:noProof/>
            <w:webHidden/>
          </w:rPr>
          <w:fldChar w:fldCharType="separate"/>
        </w:r>
        <w:r w:rsidRPr="00D62216">
          <w:rPr>
            <w:noProof/>
            <w:webHidden/>
          </w:rPr>
          <w:t>16</w:t>
        </w:r>
        <w:r w:rsidRPr="002C6D1A">
          <w:rPr>
            <w:noProof/>
            <w:webHidden/>
          </w:rPr>
          <w:fldChar w:fldCharType="end"/>
        </w:r>
      </w:hyperlink>
    </w:p>
    <w:p w:rsidR="00C127FF" w:rsidRPr="002C6D1A" w:rsidRDefault="00C127FF">
      <w:pPr>
        <w:pStyle w:val="TOC1"/>
        <w:tabs>
          <w:tab w:val="left" w:pos="420"/>
          <w:tab w:val="right" w:leader="dot" w:pos="8494"/>
        </w:tabs>
        <w:rPr>
          <w:rFonts w:eastAsiaTheme="minorEastAsia"/>
          <w:b w:val="0"/>
          <w:sz w:val="21"/>
          <w:szCs w:val="22"/>
        </w:rPr>
      </w:pPr>
      <w:hyperlink w:anchor="_Toc9746656" w:history="1">
        <w:r w:rsidRPr="00D62216">
          <w:rPr>
            <w:rStyle w:val="a5"/>
          </w:rPr>
          <w:t>4</w:t>
        </w:r>
        <w:r w:rsidRPr="002C6D1A">
          <w:rPr>
            <w:rFonts w:eastAsiaTheme="minorEastAsia"/>
            <w:b w:val="0"/>
            <w:sz w:val="21"/>
            <w:szCs w:val="22"/>
          </w:rPr>
          <w:tab/>
        </w:r>
        <w:r w:rsidRPr="00D62216">
          <w:rPr>
            <w:rStyle w:val="a5"/>
            <w:rFonts w:hint="eastAsia"/>
          </w:rPr>
          <w:t>生成数字莫尔图样</w:t>
        </w:r>
        <w:r w:rsidRPr="00D62216">
          <w:rPr>
            <w:webHidden/>
          </w:rPr>
          <w:tab/>
        </w:r>
        <w:r w:rsidRPr="002C6D1A">
          <w:rPr>
            <w:webHidden/>
          </w:rPr>
          <w:fldChar w:fldCharType="begin"/>
        </w:r>
        <w:r w:rsidRPr="00D62216">
          <w:rPr>
            <w:webHidden/>
          </w:rPr>
          <w:instrText xml:space="preserve"> PAGEREF _Toc9746656 \h </w:instrText>
        </w:r>
        <w:r w:rsidRPr="002C6D1A">
          <w:rPr>
            <w:webHidden/>
          </w:rPr>
        </w:r>
        <w:r w:rsidRPr="002C6D1A">
          <w:rPr>
            <w:webHidden/>
          </w:rPr>
          <w:fldChar w:fldCharType="separate"/>
        </w:r>
        <w:r w:rsidRPr="00D62216">
          <w:rPr>
            <w:webHidden/>
          </w:rPr>
          <w:t>19</w:t>
        </w:r>
        <w:r w:rsidRPr="002C6D1A">
          <w:rPr>
            <w:webHidden/>
          </w:rPr>
          <w:fldChar w:fldCharType="end"/>
        </w:r>
      </w:hyperlink>
    </w:p>
    <w:p w:rsidR="00C127FF" w:rsidRPr="002C6D1A" w:rsidRDefault="00C127FF">
      <w:pPr>
        <w:pStyle w:val="TOC2"/>
        <w:rPr>
          <w:rFonts w:eastAsiaTheme="minorEastAsia"/>
          <w:noProof/>
          <w:szCs w:val="22"/>
        </w:rPr>
      </w:pPr>
      <w:hyperlink w:anchor="_Toc9746657" w:history="1">
        <w:r w:rsidRPr="00D62216">
          <w:rPr>
            <w:rStyle w:val="a5"/>
            <w:noProof/>
          </w:rPr>
          <w:t>4.1</w:t>
        </w:r>
        <w:r w:rsidRPr="002C6D1A">
          <w:rPr>
            <w:rFonts w:eastAsiaTheme="minorEastAsia"/>
            <w:noProof/>
            <w:szCs w:val="22"/>
          </w:rPr>
          <w:tab/>
        </w:r>
        <w:r w:rsidRPr="00D62216">
          <w:rPr>
            <w:rStyle w:val="a5"/>
            <w:rFonts w:hint="eastAsia"/>
            <w:noProof/>
          </w:rPr>
          <w:t>数字莫尔条纹生成原理</w:t>
        </w:r>
        <w:r w:rsidRPr="00D62216">
          <w:rPr>
            <w:noProof/>
            <w:webHidden/>
          </w:rPr>
          <w:tab/>
        </w:r>
        <w:r w:rsidRPr="002C6D1A">
          <w:rPr>
            <w:noProof/>
            <w:webHidden/>
          </w:rPr>
          <w:fldChar w:fldCharType="begin"/>
        </w:r>
        <w:r w:rsidRPr="00D62216">
          <w:rPr>
            <w:noProof/>
            <w:webHidden/>
          </w:rPr>
          <w:instrText xml:space="preserve"> PAGEREF _Toc9746657 \h </w:instrText>
        </w:r>
        <w:r w:rsidRPr="002C6D1A">
          <w:rPr>
            <w:noProof/>
            <w:webHidden/>
          </w:rPr>
        </w:r>
        <w:r w:rsidRPr="002C6D1A">
          <w:rPr>
            <w:noProof/>
            <w:webHidden/>
          </w:rPr>
          <w:fldChar w:fldCharType="separate"/>
        </w:r>
        <w:r w:rsidRPr="00D62216">
          <w:rPr>
            <w:noProof/>
            <w:webHidden/>
          </w:rPr>
          <w:t>19</w:t>
        </w:r>
        <w:r w:rsidRPr="002C6D1A">
          <w:rPr>
            <w:noProof/>
            <w:webHidden/>
          </w:rPr>
          <w:fldChar w:fldCharType="end"/>
        </w:r>
      </w:hyperlink>
    </w:p>
    <w:p w:rsidR="00C127FF" w:rsidRPr="002C6D1A" w:rsidRDefault="00C127FF">
      <w:pPr>
        <w:pStyle w:val="TOC2"/>
        <w:rPr>
          <w:rFonts w:eastAsiaTheme="minorEastAsia"/>
          <w:noProof/>
          <w:szCs w:val="22"/>
        </w:rPr>
      </w:pPr>
      <w:hyperlink w:anchor="_Toc9746658" w:history="1">
        <w:r w:rsidRPr="00D62216">
          <w:rPr>
            <w:rStyle w:val="a5"/>
            <w:noProof/>
          </w:rPr>
          <w:t>4.2</w:t>
        </w:r>
        <w:r w:rsidRPr="002C6D1A">
          <w:rPr>
            <w:rFonts w:eastAsiaTheme="minorEastAsia"/>
            <w:noProof/>
            <w:szCs w:val="22"/>
          </w:rPr>
          <w:tab/>
        </w:r>
        <w:r w:rsidRPr="00D62216">
          <w:rPr>
            <w:rStyle w:val="a5"/>
            <w:rFonts w:hint="eastAsia"/>
            <w:noProof/>
          </w:rPr>
          <w:t>叠加结果分析</w:t>
        </w:r>
        <w:r w:rsidRPr="00D62216">
          <w:rPr>
            <w:noProof/>
            <w:webHidden/>
          </w:rPr>
          <w:tab/>
        </w:r>
        <w:r w:rsidRPr="002C6D1A">
          <w:rPr>
            <w:noProof/>
            <w:webHidden/>
          </w:rPr>
          <w:fldChar w:fldCharType="begin"/>
        </w:r>
        <w:r w:rsidRPr="00D62216">
          <w:rPr>
            <w:noProof/>
            <w:webHidden/>
          </w:rPr>
          <w:instrText xml:space="preserve"> PAGEREF _Toc9746658 \h </w:instrText>
        </w:r>
        <w:r w:rsidRPr="002C6D1A">
          <w:rPr>
            <w:noProof/>
            <w:webHidden/>
          </w:rPr>
        </w:r>
        <w:r w:rsidRPr="002C6D1A">
          <w:rPr>
            <w:noProof/>
            <w:webHidden/>
          </w:rPr>
          <w:fldChar w:fldCharType="separate"/>
        </w:r>
        <w:r w:rsidRPr="00D62216">
          <w:rPr>
            <w:noProof/>
            <w:webHidden/>
          </w:rPr>
          <w:t>20</w:t>
        </w:r>
        <w:r w:rsidRPr="002C6D1A">
          <w:rPr>
            <w:noProof/>
            <w:webHidden/>
          </w:rPr>
          <w:fldChar w:fldCharType="end"/>
        </w:r>
      </w:hyperlink>
    </w:p>
    <w:p w:rsidR="00C127FF" w:rsidRPr="002C6D1A" w:rsidRDefault="00C127FF">
      <w:pPr>
        <w:pStyle w:val="TOC2"/>
        <w:rPr>
          <w:rFonts w:eastAsiaTheme="minorEastAsia"/>
          <w:noProof/>
          <w:szCs w:val="22"/>
        </w:rPr>
      </w:pPr>
      <w:hyperlink w:anchor="_Toc9746659" w:history="1">
        <w:r w:rsidRPr="00D62216">
          <w:rPr>
            <w:rStyle w:val="a5"/>
            <w:noProof/>
          </w:rPr>
          <w:t>4.3</w:t>
        </w:r>
        <w:r w:rsidRPr="002C6D1A">
          <w:rPr>
            <w:rFonts w:eastAsiaTheme="minorEastAsia"/>
            <w:noProof/>
            <w:szCs w:val="22"/>
          </w:rPr>
          <w:tab/>
        </w:r>
        <w:r w:rsidRPr="00D62216">
          <w:rPr>
            <w:rStyle w:val="a5"/>
            <w:rFonts w:hint="eastAsia"/>
            <w:noProof/>
          </w:rPr>
          <w:t>滤除高频载波</w:t>
        </w:r>
        <w:r w:rsidRPr="00D62216">
          <w:rPr>
            <w:noProof/>
            <w:webHidden/>
          </w:rPr>
          <w:tab/>
        </w:r>
        <w:r w:rsidRPr="002C6D1A">
          <w:rPr>
            <w:noProof/>
            <w:webHidden/>
          </w:rPr>
          <w:fldChar w:fldCharType="begin"/>
        </w:r>
        <w:r w:rsidRPr="00D62216">
          <w:rPr>
            <w:noProof/>
            <w:webHidden/>
          </w:rPr>
          <w:instrText xml:space="preserve"> PAGEREF _Toc9746659 \h </w:instrText>
        </w:r>
        <w:r w:rsidRPr="002C6D1A">
          <w:rPr>
            <w:noProof/>
            <w:webHidden/>
          </w:rPr>
        </w:r>
        <w:r w:rsidRPr="002C6D1A">
          <w:rPr>
            <w:noProof/>
            <w:webHidden/>
          </w:rPr>
          <w:fldChar w:fldCharType="separate"/>
        </w:r>
        <w:r w:rsidRPr="00D62216">
          <w:rPr>
            <w:noProof/>
            <w:webHidden/>
          </w:rPr>
          <w:t>22</w:t>
        </w:r>
        <w:r w:rsidRPr="002C6D1A">
          <w:rPr>
            <w:noProof/>
            <w:webHidden/>
          </w:rPr>
          <w:fldChar w:fldCharType="end"/>
        </w:r>
      </w:hyperlink>
    </w:p>
    <w:p w:rsidR="00C127FF" w:rsidRPr="002C6D1A" w:rsidRDefault="00C127FF">
      <w:pPr>
        <w:pStyle w:val="TOC1"/>
        <w:tabs>
          <w:tab w:val="left" w:pos="420"/>
          <w:tab w:val="right" w:leader="dot" w:pos="8494"/>
        </w:tabs>
        <w:rPr>
          <w:rFonts w:eastAsiaTheme="minorEastAsia"/>
          <w:b w:val="0"/>
          <w:sz w:val="21"/>
          <w:szCs w:val="22"/>
        </w:rPr>
      </w:pPr>
      <w:hyperlink w:anchor="_Toc9746660" w:history="1">
        <w:r w:rsidRPr="00D62216">
          <w:rPr>
            <w:rStyle w:val="a5"/>
          </w:rPr>
          <w:t>5</w:t>
        </w:r>
        <w:r w:rsidRPr="002C6D1A">
          <w:rPr>
            <w:rFonts w:eastAsiaTheme="minorEastAsia"/>
            <w:b w:val="0"/>
            <w:sz w:val="21"/>
            <w:szCs w:val="22"/>
          </w:rPr>
          <w:tab/>
        </w:r>
        <w:r w:rsidRPr="00D62216">
          <w:rPr>
            <w:rStyle w:val="a5"/>
            <w:rFonts w:hint="eastAsia"/>
          </w:rPr>
          <w:t>计算相位分布</w:t>
        </w:r>
        <w:r w:rsidRPr="00D62216">
          <w:rPr>
            <w:webHidden/>
          </w:rPr>
          <w:tab/>
        </w:r>
        <w:r w:rsidRPr="002C6D1A">
          <w:rPr>
            <w:webHidden/>
          </w:rPr>
          <w:fldChar w:fldCharType="begin"/>
        </w:r>
        <w:r w:rsidRPr="00D62216">
          <w:rPr>
            <w:webHidden/>
          </w:rPr>
          <w:instrText xml:space="preserve"> PAGEREF _Toc9746660 \h </w:instrText>
        </w:r>
        <w:r w:rsidRPr="002C6D1A">
          <w:rPr>
            <w:webHidden/>
          </w:rPr>
        </w:r>
        <w:r w:rsidRPr="002C6D1A">
          <w:rPr>
            <w:webHidden/>
          </w:rPr>
          <w:fldChar w:fldCharType="separate"/>
        </w:r>
        <w:r w:rsidRPr="00D62216">
          <w:rPr>
            <w:webHidden/>
          </w:rPr>
          <w:t>27</w:t>
        </w:r>
        <w:r w:rsidRPr="002C6D1A">
          <w:rPr>
            <w:webHidden/>
          </w:rPr>
          <w:fldChar w:fldCharType="end"/>
        </w:r>
      </w:hyperlink>
    </w:p>
    <w:p w:rsidR="00C127FF" w:rsidRPr="002C6D1A" w:rsidRDefault="00C127FF">
      <w:pPr>
        <w:pStyle w:val="TOC2"/>
        <w:rPr>
          <w:rFonts w:eastAsiaTheme="minorEastAsia"/>
          <w:noProof/>
          <w:szCs w:val="22"/>
        </w:rPr>
      </w:pPr>
      <w:hyperlink w:anchor="_Toc9746661" w:history="1">
        <w:r w:rsidRPr="00D62216">
          <w:rPr>
            <w:rStyle w:val="a5"/>
            <w:noProof/>
          </w:rPr>
          <w:t>5.1</w:t>
        </w:r>
        <w:r w:rsidRPr="002C6D1A">
          <w:rPr>
            <w:rFonts w:eastAsiaTheme="minorEastAsia"/>
            <w:noProof/>
            <w:szCs w:val="22"/>
          </w:rPr>
          <w:tab/>
        </w:r>
        <w:r w:rsidRPr="00D62216">
          <w:rPr>
            <w:rStyle w:val="a5"/>
            <w:rFonts w:hint="eastAsia"/>
            <w:noProof/>
          </w:rPr>
          <w:t>相位提取</w:t>
        </w:r>
        <w:r w:rsidRPr="00D62216">
          <w:rPr>
            <w:noProof/>
            <w:webHidden/>
          </w:rPr>
          <w:tab/>
        </w:r>
        <w:r w:rsidRPr="002C6D1A">
          <w:rPr>
            <w:noProof/>
            <w:webHidden/>
          </w:rPr>
          <w:fldChar w:fldCharType="begin"/>
        </w:r>
        <w:r w:rsidRPr="00D62216">
          <w:rPr>
            <w:noProof/>
            <w:webHidden/>
          </w:rPr>
          <w:instrText xml:space="preserve"> PAGEREF _Toc9746661 \h </w:instrText>
        </w:r>
        <w:r w:rsidRPr="002C6D1A">
          <w:rPr>
            <w:noProof/>
            <w:webHidden/>
          </w:rPr>
        </w:r>
        <w:r w:rsidRPr="002C6D1A">
          <w:rPr>
            <w:noProof/>
            <w:webHidden/>
          </w:rPr>
          <w:fldChar w:fldCharType="separate"/>
        </w:r>
        <w:r w:rsidRPr="00D62216">
          <w:rPr>
            <w:noProof/>
            <w:webHidden/>
          </w:rPr>
          <w:t>27</w:t>
        </w:r>
        <w:r w:rsidRPr="002C6D1A">
          <w:rPr>
            <w:noProof/>
            <w:webHidden/>
          </w:rPr>
          <w:fldChar w:fldCharType="end"/>
        </w:r>
      </w:hyperlink>
    </w:p>
    <w:p w:rsidR="00C127FF" w:rsidRPr="002C6D1A" w:rsidRDefault="00C127FF">
      <w:pPr>
        <w:pStyle w:val="TOC2"/>
        <w:rPr>
          <w:rFonts w:eastAsiaTheme="minorEastAsia"/>
          <w:noProof/>
          <w:szCs w:val="22"/>
        </w:rPr>
      </w:pPr>
      <w:hyperlink w:anchor="_Toc9746662" w:history="1">
        <w:r w:rsidRPr="00D62216">
          <w:rPr>
            <w:rStyle w:val="a5"/>
            <w:noProof/>
          </w:rPr>
          <w:t>5.2</w:t>
        </w:r>
        <w:r w:rsidRPr="002C6D1A">
          <w:rPr>
            <w:rFonts w:eastAsiaTheme="minorEastAsia"/>
            <w:noProof/>
            <w:szCs w:val="22"/>
          </w:rPr>
          <w:tab/>
        </w:r>
        <w:r w:rsidRPr="00D62216">
          <w:rPr>
            <w:rStyle w:val="a5"/>
            <w:rFonts w:hint="eastAsia"/>
            <w:noProof/>
          </w:rPr>
          <w:t>相位展开</w:t>
        </w:r>
        <w:r w:rsidRPr="00D62216">
          <w:rPr>
            <w:noProof/>
            <w:webHidden/>
          </w:rPr>
          <w:tab/>
        </w:r>
        <w:r w:rsidRPr="002C6D1A">
          <w:rPr>
            <w:noProof/>
            <w:webHidden/>
          </w:rPr>
          <w:fldChar w:fldCharType="begin"/>
        </w:r>
        <w:r w:rsidRPr="00D62216">
          <w:rPr>
            <w:noProof/>
            <w:webHidden/>
          </w:rPr>
          <w:instrText xml:space="preserve"> PAGEREF _Toc9746662 \h </w:instrText>
        </w:r>
        <w:r w:rsidRPr="002C6D1A">
          <w:rPr>
            <w:noProof/>
            <w:webHidden/>
          </w:rPr>
        </w:r>
        <w:r w:rsidRPr="002C6D1A">
          <w:rPr>
            <w:noProof/>
            <w:webHidden/>
          </w:rPr>
          <w:fldChar w:fldCharType="separate"/>
        </w:r>
        <w:r w:rsidRPr="00D62216">
          <w:rPr>
            <w:noProof/>
            <w:webHidden/>
          </w:rPr>
          <w:t>30</w:t>
        </w:r>
        <w:r w:rsidRPr="002C6D1A">
          <w:rPr>
            <w:noProof/>
            <w:webHidden/>
          </w:rPr>
          <w:fldChar w:fldCharType="end"/>
        </w:r>
      </w:hyperlink>
    </w:p>
    <w:p w:rsidR="00C127FF" w:rsidRPr="002C6D1A" w:rsidRDefault="00C127FF">
      <w:pPr>
        <w:pStyle w:val="TOC1"/>
        <w:tabs>
          <w:tab w:val="left" w:pos="420"/>
          <w:tab w:val="right" w:leader="dot" w:pos="8494"/>
        </w:tabs>
        <w:rPr>
          <w:rFonts w:eastAsiaTheme="minorEastAsia"/>
          <w:b w:val="0"/>
          <w:sz w:val="21"/>
          <w:szCs w:val="22"/>
        </w:rPr>
      </w:pPr>
      <w:hyperlink w:anchor="_Toc9746663" w:history="1">
        <w:r w:rsidRPr="00D62216">
          <w:rPr>
            <w:rStyle w:val="a5"/>
          </w:rPr>
          <w:t>6</w:t>
        </w:r>
        <w:r w:rsidRPr="002C6D1A">
          <w:rPr>
            <w:rFonts w:eastAsiaTheme="minorEastAsia"/>
            <w:b w:val="0"/>
            <w:sz w:val="21"/>
            <w:szCs w:val="22"/>
          </w:rPr>
          <w:tab/>
        </w:r>
        <w:r w:rsidRPr="00D62216">
          <w:rPr>
            <w:rStyle w:val="a5"/>
            <w:rFonts w:hint="eastAsia"/>
          </w:rPr>
          <w:t>结论</w:t>
        </w:r>
        <w:r w:rsidRPr="00D62216">
          <w:rPr>
            <w:webHidden/>
          </w:rPr>
          <w:tab/>
        </w:r>
        <w:r w:rsidRPr="002C6D1A">
          <w:rPr>
            <w:webHidden/>
          </w:rPr>
          <w:fldChar w:fldCharType="begin"/>
        </w:r>
        <w:r w:rsidRPr="00D62216">
          <w:rPr>
            <w:webHidden/>
          </w:rPr>
          <w:instrText xml:space="preserve"> PAGEREF _Toc9746663 \h </w:instrText>
        </w:r>
        <w:r w:rsidRPr="002C6D1A">
          <w:rPr>
            <w:webHidden/>
          </w:rPr>
        </w:r>
        <w:r w:rsidRPr="002C6D1A">
          <w:rPr>
            <w:webHidden/>
          </w:rPr>
          <w:fldChar w:fldCharType="separate"/>
        </w:r>
        <w:r w:rsidRPr="00D62216">
          <w:rPr>
            <w:webHidden/>
          </w:rPr>
          <w:t>33</w:t>
        </w:r>
        <w:r w:rsidRPr="002C6D1A">
          <w:rPr>
            <w:webHidden/>
          </w:rPr>
          <w:fldChar w:fldCharType="end"/>
        </w:r>
      </w:hyperlink>
    </w:p>
    <w:p w:rsidR="00C127FF" w:rsidRPr="002C6D1A" w:rsidRDefault="00C127FF">
      <w:pPr>
        <w:pStyle w:val="TOC1"/>
        <w:tabs>
          <w:tab w:val="right" w:leader="dot" w:pos="8494"/>
        </w:tabs>
        <w:rPr>
          <w:rFonts w:eastAsiaTheme="minorEastAsia"/>
          <w:b w:val="0"/>
          <w:sz w:val="21"/>
          <w:szCs w:val="22"/>
        </w:rPr>
      </w:pPr>
      <w:hyperlink w:anchor="_Toc9746664" w:history="1">
        <w:r w:rsidRPr="00D62216">
          <w:rPr>
            <w:rStyle w:val="a5"/>
            <w:rFonts w:eastAsia="黑体" w:hint="eastAsia"/>
            <w:b/>
          </w:rPr>
          <w:t>参考文献</w:t>
        </w:r>
        <w:r w:rsidRPr="00D62216">
          <w:rPr>
            <w:webHidden/>
          </w:rPr>
          <w:tab/>
        </w:r>
        <w:r w:rsidRPr="002C6D1A">
          <w:rPr>
            <w:webHidden/>
          </w:rPr>
          <w:fldChar w:fldCharType="begin"/>
        </w:r>
        <w:r w:rsidRPr="00D62216">
          <w:rPr>
            <w:webHidden/>
          </w:rPr>
          <w:instrText xml:space="preserve"> PAGEREF _Toc9746664 \h </w:instrText>
        </w:r>
        <w:r w:rsidRPr="002C6D1A">
          <w:rPr>
            <w:webHidden/>
          </w:rPr>
        </w:r>
        <w:r w:rsidRPr="002C6D1A">
          <w:rPr>
            <w:webHidden/>
          </w:rPr>
          <w:fldChar w:fldCharType="separate"/>
        </w:r>
        <w:r w:rsidRPr="00D62216">
          <w:rPr>
            <w:webHidden/>
          </w:rPr>
          <w:t>37</w:t>
        </w:r>
        <w:r w:rsidRPr="002C6D1A">
          <w:rPr>
            <w:webHidden/>
          </w:rPr>
          <w:fldChar w:fldCharType="end"/>
        </w:r>
      </w:hyperlink>
    </w:p>
    <w:p w:rsidR="00C127FF" w:rsidRPr="002C6D1A" w:rsidRDefault="00C127FF">
      <w:pPr>
        <w:pStyle w:val="TOC1"/>
        <w:tabs>
          <w:tab w:val="right" w:leader="dot" w:pos="8494"/>
        </w:tabs>
        <w:rPr>
          <w:rFonts w:eastAsiaTheme="minorEastAsia"/>
          <w:b w:val="0"/>
          <w:sz w:val="21"/>
          <w:szCs w:val="22"/>
        </w:rPr>
      </w:pPr>
      <w:hyperlink w:anchor="_Toc9746665" w:history="1">
        <w:r w:rsidRPr="00D62216">
          <w:rPr>
            <w:rStyle w:val="a5"/>
            <w:rFonts w:hint="eastAsia"/>
            <w:b/>
          </w:rPr>
          <w:t>附录</w:t>
        </w:r>
        <w:r w:rsidRPr="00D62216">
          <w:rPr>
            <w:webHidden/>
          </w:rPr>
          <w:tab/>
        </w:r>
        <w:r w:rsidRPr="002C6D1A">
          <w:rPr>
            <w:webHidden/>
          </w:rPr>
          <w:fldChar w:fldCharType="begin"/>
        </w:r>
        <w:r w:rsidRPr="00D62216">
          <w:rPr>
            <w:webHidden/>
          </w:rPr>
          <w:instrText xml:space="preserve"> PAGEREF _Toc9746665 \h </w:instrText>
        </w:r>
        <w:r w:rsidRPr="002C6D1A">
          <w:rPr>
            <w:webHidden/>
          </w:rPr>
        </w:r>
        <w:r w:rsidRPr="002C6D1A">
          <w:rPr>
            <w:webHidden/>
          </w:rPr>
          <w:fldChar w:fldCharType="separate"/>
        </w:r>
        <w:r w:rsidRPr="00D62216">
          <w:rPr>
            <w:webHidden/>
          </w:rPr>
          <w:t>40</w:t>
        </w:r>
        <w:r w:rsidRPr="002C6D1A">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09571F" w:rsidRPr="002C6D1A" w:rsidRDefault="00827EFF">
      <w:pPr>
        <w:pStyle w:val="af3"/>
        <w:tabs>
          <w:tab w:val="right" w:leader="dot" w:pos="8494"/>
        </w:tabs>
        <w:rPr>
          <w:rFonts w:eastAsiaTheme="minorEastAsia"/>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746619" w:history="1">
        <w:r w:rsidR="0009571F" w:rsidRPr="00D62216">
          <w:rPr>
            <w:rStyle w:val="a5"/>
            <w:rFonts w:hint="eastAsia"/>
            <w:noProof/>
          </w:rPr>
          <w:t>图</w:t>
        </w:r>
        <w:r w:rsidR="0009571F" w:rsidRPr="00D62216">
          <w:rPr>
            <w:rStyle w:val="a5"/>
            <w:noProof/>
          </w:rPr>
          <w:t xml:space="preserve">1 </w:t>
        </w:r>
        <w:r w:rsidR="0009571F" w:rsidRPr="00D62216">
          <w:rPr>
            <w:rStyle w:val="a5"/>
            <w:rFonts w:hint="eastAsia"/>
            <w:noProof/>
          </w:rPr>
          <w:t>意大利学者利用莫尔三维测量技术部分数字化的古文物遗址蒙特城堡</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19 \h </w:instrText>
        </w:r>
        <w:r w:rsidR="0009571F" w:rsidRPr="002C6D1A">
          <w:rPr>
            <w:noProof/>
            <w:webHidden/>
          </w:rPr>
        </w:r>
        <w:r w:rsidR="0009571F" w:rsidRPr="002C6D1A">
          <w:rPr>
            <w:noProof/>
            <w:webHidden/>
          </w:rPr>
          <w:fldChar w:fldCharType="separate"/>
        </w:r>
        <w:r w:rsidR="0009571F" w:rsidRPr="00D62216">
          <w:rPr>
            <w:noProof/>
            <w:webHidden/>
          </w:rPr>
          <w:t>2</w:t>
        </w:r>
        <w:r w:rsidR="0009571F"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11" w:anchor="_Toc9746620" w:history="1">
        <w:r w:rsidRPr="00D62216">
          <w:rPr>
            <w:rStyle w:val="a5"/>
            <w:rFonts w:hint="eastAsia"/>
            <w:noProof/>
          </w:rPr>
          <w:t>三维图</w:t>
        </w:r>
        <w:r w:rsidRPr="00D62216">
          <w:rPr>
            <w:rStyle w:val="a5"/>
            <w:noProof/>
          </w:rPr>
          <w:t>2</w:t>
        </w:r>
        <w:r w:rsidRPr="00D62216">
          <w:rPr>
            <w:noProof/>
            <w:webHidden/>
          </w:rPr>
          <w:tab/>
        </w:r>
        <w:r w:rsidRPr="002C6D1A">
          <w:rPr>
            <w:noProof/>
            <w:webHidden/>
          </w:rPr>
          <w:fldChar w:fldCharType="begin"/>
        </w:r>
        <w:r w:rsidRPr="00D62216">
          <w:rPr>
            <w:noProof/>
            <w:webHidden/>
          </w:rPr>
          <w:instrText xml:space="preserve"> PAGEREF _Toc9746620 \h </w:instrText>
        </w:r>
        <w:r w:rsidRPr="002C6D1A">
          <w:rPr>
            <w:noProof/>
            <w:webHidden/>
          </w:rPr>
        </w:r>
        <w:r w:rsidRPr="002C6D1A">
          <w:rPr>
            <w:noProof/>
            <w:webHidden/>
          </w:rPr>
          <w:fldChar w:fldCharType="separate"/>
        </w:r>
        <w:r w:rsidRPr="00D62216">
          <w:rPr>
            <w:noProof/>
            <w:webHidden/>
          </w:rPr>
          <w:t>2</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12" w:anchor="_Toc9746621" w:history="1">
        <w:r w:rsidRPr="00D62216">
          <w:rPr>
            <w:rStyle w:val="a5"/>
            <w:rFonts w:hint="eastAsia"/>
            <w:noProof/>
          </w:rPr>
          <w:t>图</w:t>
        </w:r>
        <w:r w:rsidRPr="00D62216">
          <w:rPr>
            <w:rStyle w:val="a5"/>
            <w:noProof/>
          </w:rPr>
          <w:t xml:space="preserve">3 </w:t>
        </w:r>
        <w:r w:rsidRPr="00D62216">
          <w:rPr>
            <w:rStyle w:val="a5"/>
            <w:rFonts w:hint="eastAsia"/>
            <w:noProof/>
          </w:rPr>
          <w:t>数字莫尔三维测量流程图</w:t>
        </w:r>
        <w:r w:rsidRPr="00D62216">
          <w:rPr>
            <w:noProof/>
            <w:webHidden/>
          </w:rPr>
          <w:tab/>
        </w:r>
        <w:r w:rsidRPr="002C6D1A">
          <w:rPr>
            <w:noProof/>
            <w:webHidden/>
          </w:rPr>
          <w:fldChar w:fldCharType="begin"/>
        </w:r>
        <w:r w:rsidRPr="00D62216">
          <w:rPr>
            <w:noProof/>
            <w:webHidden/>
          </w:rPr>
          <w:instrText xml:space="preserve"> PAGEREF _Toc9746621 \h </w:instrText>
        </w:r>
        <w:r w:rsidRPr="002C6D1A">
          <w:rPr>
            <w:noProof/>
            <w:webHidden/>
          </w:rPr>
        </w:r>
        <w:r w:rsidRPr="002C6D1A">
          <w:rPr>
            <w:noProof/>
            <w:webHidden/>
          </w:rPr>
          <w:fldChar w:fldCharType="separate"/>
        </w:r>
        <w:r w:rsidRPr="00D62216">
          <w:rPr>
            <w:noProof/>
            <w:webHidden/>
          </w:rPr>
          <w:t>3</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13" w:anchor="_Toc9746622" w:history="1">
        <w:r w:rsidRPr="00D62216">
          <w:rPr>
            <w:rStyle w:val="a5"/>
            <w:rFonts w:hint="eastAsia"/>
            <w:noProof/>
          </w:rPr>
          <w:t>图</w:t>
        </w:r>
        <w:r w:rsidRPr="00D62216">
          <w:rPr>
            <w:rStyle w:val="a5"/>
            <w:noProof/>
          </w:rPr>
          <w:t xml:space="preserve">4 </w:t>
        </w:r>
        <w:r w:rsidRPr="00D62216">
          <w:rPr>
            <w:rStyle w:val="a5"/>
            <w:rFonts w:hint="eastAsia"/>
            <w:noProof/>
          </w:rPr>
          <w:t>莫尔条纹产生方式：</w:t>
        </w:r>
        <w:r w:rsidRPr="00D62216">
          <w:rPr>
            <w:rStyle w:val="a5"/>
            <w:noProof/>
          </w:rPr>
          <w:t>(a)</w:t>
        </w:r>
        <w:r w:rsidRPr="00D62216">
          <w:rPr>
            <w:rStyle w:val="a5"/>
            <w:rFonts w:hint="eastAsia"/>
            <w:noProof/>
          </w:rPr>
          <w:t>不同周期；</w:t>
        </w:r>
        <w:r w:rsidRPr="00D62216">
          <w:rPr>
            <w:rStyle w:val="a5"/>
            <w:noProof/>
          </w:rPr>
          <w:t>(b)</w:t>
        </w:r>
        <w:r w:rsidRPr="00D62216">
          <w:rPr>
            <w:rStyle w:val="a5"/>
            <w:rFonts w:hint="eastAsia"/>
            <w:noProof/>
          </w:rPr>
          <w:t>成角度；</w:t>
        </w:r>
        <w:r w:rsidRPr="00D62216">
          <w:rPr>
            <w:rStyle w:val="a5"/>
            <w:noProof/>
          </w:rPr>
          <w:t>(c)</w:t>
        </w:r>
        <w:r w:rsidRPr="00D62216">
          <w:rPr>
            <w:rStyle w:val="a5"/>
            <w:rFonts w:hint="eastAsia"/>
            <w:noProof/>
          </w:rPr>
          <w:t>不同周期和角度</w:t>
        </w:r>
        <w:r w:rsidRPr="00D62216">
          <w:rPr>
            <w:noProof/>
            <w:webHidden/>
          </w:rPr>
          <w:tab/>
        </w:r>
        <w:r w:rsidRPr="002C6D1A">
          <w:rPr>
            <w:noProof/>
            <w:webHidden/>
          </w:rPr>
          <w:fldChar w:fldCharType="begin"/>
        </w:r>
        <w:r w:rsidRPr="00D62216">
          <w:rPr>
            <w:noProof/>
            <w:webHidden/>
          </w:rPr>
          <w:instrText xml:space="preserve"> PAGEREF _Toc9746622 \h </w:instrText>
        </w:r>
        <w:r w:rsidRPr="002C6D1A">
          <w:rPr>
            <w:noProof/>
            <w:webHidden/>
          </w:rPr>
        </w:r>
        <w:r w:rsidRPr="002C6D1A">
          <w:rPr>
            <w:noProof/>
            <w:webHidden/>
          </w:rPr>
          <w:fldChar w:fldCharType="separate"/>
        </w:r>
        <w:r w:rsidRPr="00D62216">
          <w:rPr>
            <w:noProof/>
            <w:webHidden/>
          </w:rPr>
          <w:t>5</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14" w:anchor="_Toc9746623" w:history="1">
        <w:r w:rsidRPr="00D62216">
          <w:rPr>
            <w:rStyle w:val="a5"/>
            <w:rFonts w:hint="eastAsia"/>
            <w:noProof/>
          </w:rPr>
          <w:t>图</w:t>
        </w:r>
        <w:r w:rsidRPr="00D62216">
          <w:rPr>
            <w:rStyle w:val="a5"/>
            <w:noProof/>
          </w:rPr>
          <w:t xml:space="preserve">5 </w:t>
        </w:r>
        <w:r w:rsidRPr="00D62216">
          <w:rPr>
            <w:rStyle w:val="a5"/>
            <w:rFonts w:hint="eastAsia"/>
            <w:noProof/>
          </w:rPr>
          <w:t>等间隔光栅以夹角</w:t>
        </w:r>
        <m:oMath>
          <m:r>
            <m:rPr>
              <m:sty m:val="p"/>
            </m:rPr>
            <w:rPr>
              <w:rStyle w:val="a5"/>
              <w:rFonts w:ascii="Cambria Math" w:hAnsi="Cambria Math"/>
              <w:noProof/>
            </w:rPr>
            <m:t>θ</m:t>
          </m:r>
        </m:oMath>
        <w:r w:rsidRPr="00D62216">
          <w:rPr>
            <w:rStyle w:val="a5"/>
            <w:rFonts w:hint="eastAsia"/>
            <w:noProof/>
          </w:rPr>
          <w:t>重叠产生莫尔条纹</w:t>
        </w:r>
        <w:r w:rsidRPr="00D62216">
          <w:rPr>
            <w:noProof/>
            <w:webHidden/>
          </w:rPr>
          <w:tab/>
        </w:r>
        <w:r w:rsidRPr="002C6D1A">
          <w:rPr>
            <w:noProof/>
            <w:webHidden/>
          </w:rPr>
          <w:fldChar w:fldCharType="begin"/>
        </w:r>
        <w:r w:rsidRPr="00D62216">
          <w:rPr>
            <w:noProof/>
            <w:webHidden/>
          </w:rPr>
          <w:instrText xml:space="preserve"> PAGEREF _Toc9746623 \h </w:instrText>
        </w:r>
        <w:r w:rsidRPr="002C6D1A">
          <w:rPr>
            <w:noProof/>
            <w:webHidden/>
          </w:rPr>
        </w:r>
        <w:r w:rsidRPr="002C6D1A">
          <w:rPr>
            <w:noProof/>
            <w:webHidden/>
          </w:rPr>
          <w:fldChar w:fldCharType="separate"/>
        </w:r>
        <w:r w:rsidRPr="00D62216">
          <w:rPr>
            <w:noProof/>
            <w:webHidden/>
          </w:rPr>
          <w:t>6</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15" w:anchor="_Toc9746624" w:history="1">
        <w:r w:rsidRPr="00D62216">
          <w:rPr>
            <w:rStyle w:val="a5"/>
            <w:rFonts w:hint="eastAsia"/>
            <w:noProof/>
          </w:rPr>
          <w:t>图</w:t>
        </w:r>
        <w:r w:rsidRPr="00D62216">
          <w:rPr>
            <w:rStyle w:val="a5"/>
            <w:noProof/>
          </w:rPr>
          <w:t xml:space="preserve">6 </w:t>
        </w:r>
        <w:r w:rsidRPr="00D62216">
          <w:rPr>
            <w:rStyle w:val="a5"/>
            <w:rFonts w:hint="eastAsia"/>
            <w:noProof/>
          </w:rPr>
          <w:t>三角测量法几何关系</w:t>
        </w:r>
        <w:r w:rsidRPr="00D62216">
          <w:rPr>
            <w:noProof/>
            <w:webHidden/>
          </w:rPr>
          <w:tab/>
        </w:r>
        <w:r w:rsidRPr="002C6D1A">
          <w:rPr>
            <w:noProof/>
            <w:webHidden/>
          </w:rPr>
          <w:fldChar w:fldCharType="begin"/>
        </w:r>
        <w:r w:rsidRPr="00D62216">
          <w:rPr>
            <w:noProof/>
            <w:webHidden/>
          </w:rPr>
          <w:instrText xml:space="preserve"> PAGEREF _Toc9746624 \h </w:instrText>
        </w:r>
        <w:r w:rsidRPr="002C6D1A">
          <w:rPr>
            <w:noProof/>
            <w:webHidden/>
          </w:rPr>
        </w:r>
        <w:r w:rsidRPr="002C6D1A">
          <w:rPr>
            <w:noProof/>
            <w:webHidden/>
          </w:rPr>
          <w:fldChar w:fldCharType="separate"/>
        </w:r>
        <w:r w:rsidRPr="00D62216">
          <w:rPr>
            <w:noProof/>
            <w:webHidden/>
          </w:rPr>
          <w:t>9</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16" w:anchor="_Toc9746625" w:history="1">
        <w:r w:rsidRPr="00D62216">
          <w:rPr>
            <w:rStyle w:val="a5"/>
            <w:rFonts w:hint="eastAsia"/>
            <w:noProof/>
          </w:rPr>
          <w:t>图</w:t>
        </w:r>
        <w:r w:rsidRPr="00D62216">
          <w:rPr>
            <w:rStyle w:val="a5"/>
            <w:noProof/>
          </w:rPr>
          <w:t xml:space="preserve">7 </w:t>
        </w:r>
        <w:r w:rsidRPr="00D62216">
          <w:rPr>
            <w:rStyle w:val="a5"/>
            <w:rFonts w:hint="eastAsia"/>
            <w:noProof/>
          </w:rPr>
          <w:t>利用</w:t>
        </w:r>
        <w:r w:rsidRPr="00D62216">
          <w:rPr>
            <w:rStyle w:val="a5"/>
            <w:noProof/>
          </w:rPr>
          <w:t>AB</w:t>
        </w:r>
        <w:r w:rsidRPr="00D62216">
          <w:rPr>
            <w:rStyle w:val="a5"/>
            <w:rFonts w:hint="eastAsia"/>
            <w:noProof/>
          </w:rPr>
          <w:t>两点相位差得出被测点高度：</w:t>
        </w:r>
        <w:r w:rsidRPr="00D62216">
          <w:rPr>
            <w:rStyle w:val="a5"/>
            <w:noProof/>
          </w:rPr>
          <w:t xml:space="preserve">(a) </w:t>
        </w:r>
        <w:r w:rsidRPr="00D62216">
          <w:rPr>
            <w:rStyle w:val="a5"/>
            <w:rFonts w:hint="eastAsia"/>
            <w:noProof/>
          </w:rPr>
          <w:t>参考平面单独投影条纹</w:t>
        </w:r>
        <w:r w:rsidRPr="00D62216">
          <w:rPr>
            <w:rStyle w:val="a5"/>
            <w:noProof/>
          </w:rPr>
          <w:t>AB</w:t>
        </w:r>
        <w:r w:rsidRPr="00D62216">
          <w:rPr>
            <w:rStyle w:val="a5"/>
            <w:rFonts w:hint="eastAsia"/>
            <w:noProof/>
          </w:rPr>
          <w:t>相对位置；（</w:t>
        </w:r>
        <w:r w:rsidRPr="00D62216">
          <w:rPr>
            <w:rStyle w:val="a5"/>
            <w:noProof/>
          </w:rPr>
          <w:t>b)</w:t>
        </w:r>
        <w:r w:rsidRPr="00D62216">
          <w:rPr>
            <w:rStyle w:val="a5"/>
            <w:rFonts w:hint="eastAsia"/>
            <w:noProof/>
          </w:rPr>
          <w:t>条纹灰度和</w:t>
        </w:r>
        <w:r w:rsidRPr="00D62216">
          <w:rPr>
            <w:rStyle w:val="a5"/>
            <w:noProof/>
          </w:rPr>
          <w:t>X</w:t>
        </w:r>
        <w:r w:rsidRPr="00D62216">
          <w:rPr>
            <w:rStyle w:val="a5"/>
            <w:rFonts w:hint="eastAsia"/>
            <w:noProof/>
          </w:rPr>
          <w:t>轴各点相位关系</w:t>
        </w:r>
        <w:r w:rsidRPr="00D62216">
          <w:rPr>
            <w:noProof/>
            <w:webHidden/>
          </w:rPr>
          <w:tab/>
        </w:r>
        <w:r w:rsidRPr="002C6D1A">
          <w:rPr>
            <w:noProof/>
            <w:webHidden/>
          </w:rPr>
          <w:fldChar w:fldCharType="begin"/>
        </w:r>
        <w:r w:rsidRPr="00D62216">
          <w:rPr>
            <w:noProof/>
            <w:webHidden/>
          </w:rPr>
          <w:instrText xml:space="preserve"> PAGEREF _Toc9746625 \h </w:instrText>
        </w:r>
        <w:r w:rsidRPr="002C6D1A">
          <w:rPr>
            <w:noProof/>
            <w:webHidden/>
          </w:rPr>
        </w:r>
        <w:r w:rsidRPr="002C6D1A">
          <w:rPr>
            <w:noProof/>
            <w:webHidden/>
          </w:rPr>
          <w:fldChar w:fldCharType="separate"/>
        </w:r>
        <w:r w:rsidRPr="00D62216">
          <w:rPr>
            <w:noProof/>
            <w:webHidden/>
          </w:rPr>
          <w:t>10</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17" w:anchor="_Toc9746626" w:history="1">
        <w:r w:rsidRPr="00D62216">
          <w:rPr>
            <w:rStyle w:val="a5"/>
            <w:rFonts w:hint="eastAsia"/>
            <w:noProof/>
          </w:rPr>
          <w:t>图</w:t>
        </w:r>
        <w:r w:rsidRPr="00D62216">
          <w:rPr>
            <w:rStyle w:val="a5"/>
            <w:noProof/>
          </w:rPr>
          <w:t xml:space="preserve">8 </w:t>
        </w:r>
        <w:r w:rsidRPr="00D62216">
          <w:rPr>
            <w:rStyle w:val="a5"/>
            <w:rFonts w:hint="eastAsia"/>
            <w:noProof/>
          </w:rPr>
          <w:t>两点</w:t>
        </w:r>
        <w:r w:rsidRPr="00D62216">
          <w:rPr>
            <w:rStyle w:val="a5"/>
            <w:noProof/>
          </w:rPr>
          <w:t>O</w:t>
        </w:r>
        <w:r w:rsidRPr="00D62216">
          <w:rPr>
            <w:rStyle w:val="a5"/>
            <w:rFonts w:hint="eastAsia"/>
            <w:noProof/>
          </w:rPr>
          <w:t>，相位等同</w:t>
        </w:r>
        <w:r w:rsidRPr="00D62216">
          <w:rPr>
            <w:noProof/>
            <w:webHidden/>
          </w:rPr>
          <w:tab/>
        </w:r>
        <w:r w:rsidRPr="002C6D1A">
          <w:rPr>
            <w:noProof/>
            <w:webHidden/>
          </w:rPr>
          <w:fldChar w:fldCharType="begin"/>
        </w:r>
        <w:r w:rsidRPr="00D62216">
          <w:rPr>
            <w:noProof/>
            <w:webHidden/>
          </w:rPr>
          <w:instrText xml:space="preserve"> PAGEREF _Toc9746626 \h </w:instrText>
        </w:r>
        <w:r w:rsidRPr="002C6D1A">
          <w:rPr>
            <w:noProof/>
            <w:webHidden/>
          </w:rPr>
        </w:r>
        <w:r w:rsidRPr="002C6D1A">
          <w:rPr>
            <w:noProof/>
            <w:webHidden/>
          </w:rPr>
          <w:fldChar w:fldCharType="separate"/>
        </w:r>
        <w:r w:rsidRPr="00D62216">
          <w:rPr>
            <w:noProof/>
            <w:webHidden/>
          </w:rPr>
          <w:t>11</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18" w:anchor="_Toc9746627" w:history="1">
        <w:r w:rsidRPr="00D62216">
          <w:rPr>
            <w:rStyle w:val="a5"/>
            <w:rFonts w:hint="eastAsia"/>
            <w:noProof/>
          </w:rPr>
          <w:t>图</w:t>
        </w:r>
        <w:r w:rsidRPr="00D62216">
          <w:rPr>
            <w:rStyle w:val="a5"/>
            <w:noProof/>
          </w:rPr>
          <w:t xml:space="preserve">9 </w:t>
        </w:r>
        <w:r w:rsidRPr="00D62216">
          <w:rPr>
            <w:rStyle w:val="a5"/>
            <w:rFonts w:hint="eastAsia"/>
            <w:noProof/>
          </w:rPr>
          <w:t>被测点在</w:t>
        </w:r>
        <w:r w:rsidRPr="00D62216">
          <w:rPr>
            <w:rStyle w:val="a5"/>
            <w:noProof/>
          </w:rPr>
          <w:t>X-Z</w:t>
        </w:r>
        <w:r w:rsidRPr="00D62216">
          <w:rPr>
            <w:rStyle w:val="a5"/>
            <w:rFonts w:hint="eastAsia"/>
            <w:noProof/>
          </w:rPr>
          <w:t>平面之外</w:t>
        </w:r>
        <w:r w:rsidRPr="00D62216">
          <w:rPr>
            <w:noProof/>
            <w:webHidden/>
          </w:rPr>
          <w:tab/>
        </w:r>
        <w:r w:rsidRPr="002C6D1A">
          <w:rPr>
            <w:noProof/>
            <w:webHidden/>
          </w:rPr>
          <w:fldChar w:fldCharType="begin"/>
        </w:r>
        <w:r w:rsidRPr="00D62216">
          <w:rPr>
            <w:noProof/>
            <w:webHidden/>
          </w:rPr>
          <w:instrText xml:space="preserve"> PAGEREF _Toc9746627 \h </w:instrText>
        </w:r>
        <w:r w:rsidRPr="002C6D1A">
          <w:rPr>
            <w:noProof/>
            <w:webHidden/>
          </w:rPr>
        </w:r>
        <w:r w:rsidRPr="002C6D1A">
          <w:rPr>
            <w:noProof/>
            <w:webHidden/>
          </w:rPr>
          <w:fldChar w:fldCharType="separate"/>
        </w:r>
        <w:r w:rsidRPr="00D62216">
          <w:rPr>
            <w:noProof/>
            <w:webHidden/>
          </w:rPr>
          <w:t>12</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19" w:anchor="_Toc9746628" w:history="1">
        <w:r w:rsidRPr="00D62216">
          <w:rPr>
            <w:rStyle w:val="a5"/>
            <w:rFonts w:hint="eastAsia"/>
            <w:noProof/>
          </w:rPr>
          <w:t>图</w:t>
        </w:r>
        <w:r w:rsidRPr="00D62216">
          <w:rPr>
            <w:rStyle w:val="a5"/>
            <w:noProof/>
          </w:rPr>
          <w:t xml:space="preserve">10 </w:t>
        </w:r>
        <w:r w:rsidRPr="00D62216">
          <w:rPr>
            <w:rStyle w:val="a5"/>
            <w:rFonts w:hint="eastAsia"/>
            <w:noProof/>
          </w:rPr>
          <w:t>高度变化范围过大，条纹周期</w:t>
        </w:r>
        <w:r w:rsidRPr="00D62216">
          <w:rPr>
            <w:rStyle w:val="a5"/>
            <w:noProof/>
          </w:rPr>
          <w:t>L</w:t>
        </w:r>
        <w:r w:rsidRPr="00D62216">
          <w:rPr>
            <w:rStyle w:val="a5"/>
            <w:rFonts w:hint="eastAsia"/>
            <w:noProof/>
          </w:rPr>
          <w:t>减小</w:t>
        </w:r>
        <w:r w:rsidRPr="00D62216">
          <w:rPr>
            <w:noProof/>
            <w:webHidden/>
          </w:rPr>
          <w:tab/>
        </w:r>
        <w:r w:rsidRPr="002C6D1A">
          <w:rPr>
            <w:noProof/>
            <w:webHidden/>
          </w:rPr>
          <w:fldChar w:fldCharType="begin"/>
        </w:r>
        <w:r w:rsidRPr="00D62216">
          <w:rPr>
            <w:noProof/>
            <w:webHidden/>
          </w:rPr>
          <w:instrText xml:space="preserve"> PAGEREF _Toc9746628 \h </w:instrText>
        </w:r>
        <w:r w:rsidRPr="002C6D1A">
          <w:rPr>
            <w:noProof/>
            <w:webHidden/>
          </w:rPr>
        </w:r>
        <w:r w:rsidRPr="002C6D1A">
          <w:rPr>
            <w:noProof/>
            <w:webHidden/>
          </w:rPr>
          <w:fldChar w:fldCharType="separate"/>
        </w:r>
        <w:r w:rsidRPr="00D62216">
          <w:rPr>
            <w:noProof/>
            <w:webHidden/>
          </w:rPr>
          <w:t>15</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0" w:anchor="_Toc9746629" w:history="1">
        <w:r w:rsidRPr="00D62216">
          <w:rPr>
            <w:rStyle w:val="a5"/>
            <w:rFonts w:hint="eastAsia"/>
            <w:noProof/>
          </w:rPr>
          <w:t>图</w:t>
        </w:r>
        <w:r w:rsidRPr="00D62216">
          <w:rPr>
            <w:rStyle w:val="a5"/>
            <w:noProof/>
          </w:rPr>
          <w:t xml:space="preserve">11 </w:t>
        </w:r>
        <w:r w:rsidRPr="00D62216">
          <w:rPr>
            <w:rStyle w:val="a5"/>
            <w:rFonts w:hint="eastAsia"/>
            <w:noProof/>
          </w:rPr>
          <w:t>数字相移：</w:t>
        </w:r>
        <w:r w:rsidRPr="00D62216">
          <w:rPr>
            <w:rStyle w:val="a5"/>
            <w:noProof/>
          </w:rPr>
          <w:t>(a)</w:t>
        </w:r>
        <w:r w:rsidRPr="00D62216">
          <w:rPr>
            <w:rStyle w:val="a5"/>
            <w:rFonts w:hint="eastAsia"/>
            <w:noProof/>
          </w:rPr>
          <w:t>待测物体原型；</w:t>
        </w:r>
        <w:r w:rsidRPr="00D62216">
          <w:rPr>
            <w:rStyle w:val="a5"/>
            <w:noProof/>
          </w:rPr>
          <w:t>(b)</w:t>
        </w:r>
        <w:r w:rsidRPr="00D62216">
          <w:rPr>
            <w:rStyle w:val="a5"/>
            <w:rFonts w:hint="eastAsia"/>
            <w:noProof/>
          </w:rPr>
          <w:t>经过物体高度分布扭曲的投影条纹；</w:t>
        </w:r>
        <w:r w:rsidRPr="00D62216">
          <w:rPr>
            <w:rStyle w:val="a5"/>
            <w:noProof/>
          </w:rPr>
          <w:t>(c)</w:t>
        </w:r>
        <w:r w:rsidRPr="00D62216">
          <w:rPr>
            <w:rStyle w:val="a5"/>
            <w:rFonts w:hint="eastAsia"/>
            <w:noProof/>
          </w:rPr>
          <w:t>和同频率</w:t>
        </w:r>
        <w:r w:rsidRPr="00D62216">
          <w:rPr>
            <w:noProof/>
            <w:webHidden/>
          </w:rPr>
          <w:tab/>
        </w:r>
        <w:r w:rsidRPr="002C6D1A">
          <w:rPr>
            <w:noProof/>
            <w:webHidden/>
          </w:rPr>
          <w:fldChar w:fldCharType="begin"/>
        </w:r>
        <w:r w:rsidRPr="00D62216">
          <w:rPr>
            <w:noProof/>
            <w:webHidden/>
          </w:rPr>
          <w:instrText xml:space="preserve"> PAGEREF _Toc9746629 \h </w:instrText>
        </w:r>
        <w:r w:rsidRPr="002C6D1A">
          <w:rPr>
            <w:noProof/>
            <w:webHidden/>
          </w:rPr>
        </w:r>
        <w:r w:rsidRPr="002C6D1A">
          <w:rPr>
            <w:noProof/>
            <w:webHidden/>
          </w:rPr>
          <w:fldChar w:fldCharType="separate"/>
        </w:r>
        <w:r w:rsidRPr="00D62216">
          <w:rPr>
            <w:noProof/>
            <w:webHidden/>
          </w:rPr>
          <w:t>20</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1" w:anchor="_Toc9746630" w:history="1">
        <w:r w:rsidRPr="00D62216">
          <w:rPr>
            <w:rStyle w:val="a5"/>
            <w:rFonts w:hint="eastAsia"/>
            <w:noProof/>
          </w:rPr>
          <w:t>图</w:t>
        </w:r>
        <w:r w:rsidRPr="00D62216">
          <w:rPr>
            <w:rStyle w:val="a5"/>
            <w:noProof/>
          </w:rPr>
          <w:t xml:space="preserve">12 </w:t>
        </w:r>
        <w:r w:rsidRPr="00D62216">
          <w:rPr>
            <w:rStyle w:val="a5"/>
            <w:rFonts w:hint="eastAsia"/>
            <w:noProof/>
          </w:rPr>
          <w:t>不同初始相位的莫尔条纹</w:t>
        </w:r>
        <w:r w:rsidRPr="00D62216">
          <w:rPr>
            <w:noProof/>
            <w:webHidden/>
          </w:rPr>
          <w:tab/>
        </w:r>
        <w:r w:rsidRPr="002C6D1A">
          <w:rPr>
            <w:noProof/>
            <w:webHidden/>
          </w:rPr>
          <w:fldChar w:fldCharType="begin"/>
        </w:r>
        <w:r w:rsidRPr="00D62216">
          <w:rPr>
            <w:noProof/>
            <w:webHidden/>
          </w:rPr>
          <w:instrText xml:space="preserve"> PAGEREF _Toc9746630 \h </w:instrText>
        </w:r>
        <w:r w:rsidRPr="002C6D1A">
          <w:rPr>
            <w:noProof/>
            <w:webHidden/>
          </w:rPr>
        </w:r>
        <w:r w:rsidRPr="002C6D1A">
          <w:rPr>
            <w:noProof/>
            <w:webHidden/>
          </w:rPr>
          <w:fldChar w:fldCharType="separate"/>
        </w:r>
        <w:r w:rsidRPr="00D62216">
          <w:rPr>
            <w:noProof/>
            <w:webHidden/>
          </w:rPr>
          <w:t>21</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2" w:anchor="_Toc9746631" w:history="1">
        <w:r w:rsidRPr="00D62216">
          <w:rPr>
            <w:rStyle w:val="a5"/>
            <w:rFonts w:hint="eastAsia"/>
            <w:noProof/>
          </w:rPr>
          <w:t>图</w:t>
        </w:r>
        <w:r w:rsidRPr="00D62216">
          <w:rPr>
            <w:rStyle w:val="a5"/>
            <w:noProof/>
          </w:rPr>
          <w:t xml:space="preserve">13 </w:t>
        </w:r>
        <w:r w:rsidRPr="00D62216">
          <w:rPr>
            <w:rStyle w:val="a5"/>
            <w:rFonts w:hint="eastAsia"/>
            <w:noProof/>
          </w:rPr>
          <w:t>莫尔条纹和相位和初始相位关系：</w:t>
        </w:r>
        <w:r w:rsidRPr="00D62216">
          <w:rPr>
            <w:rStyle w:val="a5"/>
            <w:noProof/>
          </w:rPr>
          <w:t>(a)</w:t>
        </w:r>
        <m:oMath>
          <m:r>
            <m:rPr>
              <m:sty m:val="p"/>
            </m:rPr>
            <w:rPr>
              <w:rStyle w:val="a5"/>
              <w:rFonts w:ascii="Cambria Math" w:hAnsi="Cambria Math"/>
              <w:noProof/>
            </w:rPr>
            <m:t>δ=0</m:t>
          </m:r>
        </m:oMath>
        <w:r w:rsidRPr="00D62216">
          <w:rPr>
            <w:rStyle w:val="a5"/>
            <w:rFonts w:hint="eastAsia"/>
            <w:noProof/>
          </w:rPr>
          <w:t>时，林肯脸鼻沟；</w:t>
        </w:r>
        <w:r w:rsidRPr="00D62216">
          <w:rPr>
            <w:rStyle w:val="a5"/>
            <w:noProof/>
          </w:rPr>
          <w:t>(b)</w:t>
        </w:r>
        <m:oMath>
          <m:r>
            <m:rPr>
              <m:sty m:val="p"/>
            </m:rPr>
            <w:rPr>
              <w:rStyle w:val="a5"/>
              <w:rFonts w:ascii="Cambria Math" w:hAnsi="Cambria Math"/>
              <w:noProof/>
            </w:rPr>
            <m:t>δ=π</m:t>
          </m:r>
        </m:oMath>
        <w:r w:rsidRPr="00D62216">
          <w:rPr>
            <w:rStyle w:val="a5"/>
            <w:rFonts w:hint="eastAsia"/>
            <w:noProof/>
          </w:rPr>
          <w:t>时，林肯脸鼻沟，与</w:t>
        </w:r>
        <w:r w:rsidRPr="00D62216">
          <w:rPr>
            <w:rStyle w:val="a5"/>
            <w:noProof/>
          </w:rPr>
          <w:t>(a)</w:t>
        </w:r>
        <w:r w:rsidRPr="00D62216">
          <w:rPr>
            <w:rStyle w:val="a5"/>
            <w:rFonts w:hint="eastAsia"/>
            <w:noProof/>
          </w:rPr>
          <w:t>图鼻沟处的莫尔条纹中有</w:t>
        </w:r>
        <m:oMath>
          <m:r>
            <m:rPr>
              <m:sty m:val="p"/>
            </m:rPr>
            <w:rPr>
              <w:rStyle w:val="a5"/>
              <w:rFonts w:ascii="Cambria Math" w:hAnsi="Cambria Math"/>
              <w:noProof/>
            </w:rPr>
            <m:t>π</m:t>
          </m:r>
        </m:oMath>
        <w:r w:rsidRPr="00D62216">
          <w:rPr>
            <w:rStyle w:val="a5"/>
            <w:rFonts w:hint="eastAsia"/>
            <w:noProof/>
          </w:rPr>
          <w:t>的相位差；</w:t>
        </w:r>
        <w:r w:rsidRPr="00D62216">
          <w:rPr>
            <w:rStyle w:val="a5"/>
            <w:noProof/>
          </w:rPr>
          <w:t>(c)</w:t>
        </w:r>
        <m:oMath>
          <m:r>
            <m:rPr>
              <m:sty m:val="p"/>
            </m:rPr>
            <w:rPr>
              <w:rStyle w:val="a5"/>
              <w:rFonts w:ascii="Cambria Math" w:hAnsi="Cambria Math"/>
              <w:noProof/>
            </w:rPr>
            <m:t>δ=0</m:t>
          </m:r>
        </m:oMath>
        <w:r w:rsidRPr="00D62216">
          <w:rPr>
            <w:rStyle w:val="a5"/>
            <w:rFonts w:hint="eastAsia"/>
            <w:noProof/>
          </w:rPr>
          <w:t>时，林肯脸发梢；</w:t>
        </w:r>
        <w:r w:rsidRPr="00D62216">
          <w:rPr>
            <w:rStyle w:val="a5"/>
            <w:noProof/>
          </w:rPr>
          <w:t>(d)</w:t>
        </w:r>
        <m:oMath>
          <m:r>
            <m:rPr>
              <m:sty m:val="p"/>
            </m:rPr>
            <w:rPr>
              <w:rStyle w:val="a5"/>
              <w:rFonts w:ascii="Cambria Math" w:hAnsi="Cambria Math"/>
              <w:noProof/>
            </w:rPr>
            <m:t>δ=π</m:t>
          </m:r>
        </m:oMath>
        <w:r w:rsidRPr="00D62216">
          <w:rPr>
            <w:rStyle w:val="a5"/>
            <w:rFonts w:hint="eastAsia"/>
            <w:noProof/>
          </w:rPr>
          <w:t>时，林肯脸发梢，与</w:t>
        </w:r>
        <w:r w:rsidRPr="00D62216">
          <w:rPr>
            <w:rStyle w:val="a5"/>
            <w:noProof/>
          </w:rPr>
          <w:t>(c)</w:t>
        </w:r>
        <w:r w:rsidRPr="00D62216">
          <w:rPr>
            <w:rStyle w:val="a5"/>
            <w:rFonts w:hint="eastAsia"/>
            <w:noProof/>
          </w:rPr>
          <w:t>图发梢处的莫尔条纹有</w:t>
        </w:r>
        <m:oMath>
          <m:r>
            <m:rPr>
              <m:sty m:val="p"/>
            </m:rPr>
            <w:rPr>
              <w:rStyle w:val="a5"/>
              <w:rFonts w:ascii="Cambria Math" w:hAnsi="Cambria Math"/>
              <w:noProof/>
            </w:rPr>
            <m:t>π</m:t>
          </m:r>
        </m:oMath>
        <w:r w:rsidRPr="00D62216">
          <w:rPr>
            <w:rStyle w:val="a5"/>
            <w:rFonts w:hint="eastAsia"/>
            <w:noProof/>
          </w:rPr>
          <w:t>相位差；</w:t>
        </w:r>
        <w:r w:rsidRPr="00D62216">
          <w:rPr>
            <w:noProof/>
            <w:webHidden/>
          </w:rPr>
          <w:tab/>
        </w:r>
        <w:r w:rsidRPr="002C6D1A">
          <w:rPr>
            <w:noProof/>
            <w:webHidden/>
          </w:rPr>
          <w:fldChar w:fldCharType="begin"/>
        </w:r>
        <w:r w:rsidRPr="00D62216">
          <w:rPr>
            <w:noProof/>
            <w:webHidden/>
          </w:rPr>
          <w:instrText xml:space="preserve"> PAGEREF _Toc9746631 \h </w:instrText>
        </w:r>
        <w:r w:rsidRPr="002C6D1A">
          <w:rPr>
            <w:noProof/>
            <w:webHidden/>
          </w:rPr>
        </w:r>
        <w:r w:rsidRPr="002C6D1A">
          <w:rPr>
            <w:noProof/>
            <w:webHidden/>
          </w:rPr>
          <w:fldChar w:fldCharType="separate"/>
        </w:r>
        <w:r w:rsidRPr="00D62216">
          <w:rPr>
            <w:noProof/>
            <w:webHidden/>
          </w:rPr>
          <w:t>21</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3" w:anchor="_Toc9746632" w:history="1">
        <w:r w:rsidRPr="00D62216">
          <w:rPr>
            <w:rStyle w:val="a5"/>
            <w:rFonts w:hint="eastAsia"/>
            <w:noProof/>
          </w:rPr>
          <w:t>图</w:t>
        </w:r>
        <w:r w:rsidRPr="00D62216">
          <w:rPr>
            <w:rStyle w:val="a5"/>
            <w:noProof/>
          </w:rPr>
          <w:t xml:space="preserve">14 </w:t>
        </w:r>
        <w:r w:rsidRPr="00D62216">
          <w:rPr>
            <w:rStyle w:val="a5"/>
            <w:rFonts w:hint="eastAsia"/>
            <w:noProof/>
          </w:rPr>
          <w:t>平稳小波傅立叶滤波条纹背景：</w:t>
        </w:r>
        <w:r w:rsidRPr="00D62216">
          <w:rPr>
            <w:rStyle w:val="a5"/>
            <w:noProof/>
          </w:rPr>
          <w:t>(a)</w:t>
        </w:r>
        <w:r w:rsidRPr="00D62216">
          <w:rPr>
            <w:rStyle w:val="a5"/>
            <w:rFonts w:hint="eastAsia"/>
            <w:noProof/>
          </w:rPr>
          <w:t>第三分解层水平系数；</w:t>
        </w:r>
        <w:r w:rsidRPr="00D62216">
          <w:rPr>
            <w:rStyle w:val="a5"/>
            <w:noProof/>
          </w:rPr>
          <w:t>(b)</w:t>
        </w:r>
        <w:r w:rsidRPr="00D62216">
          <w:rPr>
            <w:rStyle w:val="a5"/>
            <w:rFonts w:hint="eastAsia"/>
            <w:noProof/>
          </w:rPr>
          <w:t>第三分解层经过频域高斯低通滤波后的水平系数；</w:t>
        </w:r>
        <w:r w:rsidRPr="00D62216">
          <w:rPr>
            <w:rStyle w:val="a5"/>
            <w:noProof/>
          </w:rPr>
          <w:t xml:space="preserve">(c) </w:t>
        </w:r>
        <w:r w:rsidRPr="00D62216">
          <w:rPr>
            <w:rStyle w:val="a5"/>
            <w:rFonts w:hint="eastAsia"/>
            <w:noProof/>
          </w:rPr>
          <w:t>图</w:t>
        </w:r>
        <w:r w:rsidRPr="00D62216">
          <w:rPr>
            <w:rStyle w:val="a5"/>
            <w:noProof/>
          </w:rPr>
          <w:t>(a)</w:t>
        </w:r>
        <w:r w:rsidRPr="00D62216">
          <w:rPr>
            <w:rStyle w:val="a5"/>
            <w:rFonts w:hint="eastAsia"/>
            <w:noProof/>
          </w:rPr>
          <w:t>中系数傅立叶变化后的频谱幅度；</w:t>
        </w:r>
        <w:r w:rsidRPr="00D62216">
          <w:rPr>
            <w:rStyle w:val="a5"/>
            <w:noProof/>
          </w:rPr>
          <w:t>(d)</w:t>
        </w:r>
        <w:r w:rsidRPr="00D62216">
          <w:rPr>
            <w:rStyle w:val="a5"/>
            <w:rFonts w:hint="eastAsia"/>
            <w:noProof/>
          </w:rPr>
          <w:t>图</w:t>
        </w:r>
        <w:r w:rsidRPr="00D62216">
          <w:rPr>
            <w:rStyle w:val="a5"/>
            <w:noProof/>
          </w:rPr>
          <w:t>(c)</w:t>
        </w:r>
        <w:r w:rsidRPr="00D62216">
          <w:rPr>
            <w:rStyle w:val="a5"/>
            <w:rFonts w:hint="eastAsia"/>
            <w:noProof/>
          </w:rPr>
          <w:t>中频谱经过高斯低通滤波后频谱幅度</w:t>
        </w:r>
        <w:r w:rsidRPr="00D62216">
          <w:rPr>
            <w:noProof/>
            <w:webHidden/>
          </w:rPr>
          <w:tab/>
        </w:r>
        <w:r w:rsidRPr="002C6D1A">
          <w:rPr>
            <w:noProof/>
            <w:webHidden/>
          </w:rPr>
          <w:fldChar w:fldCharType="begin"/>
        </w:r>
        <w:r w:rsidRPr="00D62216">
          <w:rPr>
            <w:noProof/>
            <w:webHidden/>
          </w:rPr>
          <w:instrText xml:space="preserve"> PAGEREF _Toc9746632 \h </w:instrText>
        </w:r>
        <w:r w:rsidRPr="002C6D1A">
          <w:rPr>
            <w:noProof/>
            <w:webHidden/>
          </w:rPr>
        </w:r>
        <w:r w:rsidRPr="002C6D1A">
          <w:rPr>
            <w:noProof/>
            <w:webHidden/>
          </w:rPr>
          <w:fldChar w:fldCharType="separate"/>
        </w:r>
        <w:r w:rsidRPr="00D62216">
          <w:rPr>
            <w:noProof/>
            <w:webHidden/>
          </w:rPr>
          <w:t>23</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4" w:anchor="_Toc9746633" w:history="1">
        <w:r w:rsidRPr="00D62216">
          <w:rPr>
            <w:rStyle w:val="a5"/>
            <w:rFonts w:hint="eastAsia"/>
            <w:noProof/>
          </w:rPr>
          <w:t>图</w:t>
        </w:r>
        <w:r w:rsidRPr="00D62216">
          <w:rPr>
            <w:rStyle w:val="a5"/>
            <w:noProof/>
          </w:rPr>
          <w:t xml:space="preserve">15 </w:t>
        </w:r>
        <w:r w:rsidRPr="00D62216">
          <w:rPr>
            <w:rStyle w:val="a5"/>
            <w:rFonts w:hint="eastAsia"/>
            <w:noProof/>
          </w:rPr>
          <w:t>平稳小波傅立叶滤波林肯脸条纹叠加图：</w:t>
        </w:r>
        <w:r w:rsidRPr="00D62216">
          <w:rPr>
            <w:rStyle w:val="a5"/>
            <w:noProof/>
          </w:rPr>
          <w:t>(a)</w:t>
        </w:r>
        <w:r w:rsidRPr="00D62216">
          <w:rPr>
            <w:rStyle w:val="a5"/>
            <w:rFonts w:hint="eastAsia"/>
            <w:noProof/>
          </w:rPr>
          <w:t>第三层水平分解系数；</w:t>
        </w:r>
        <w:r w:rsidRPr="00D62216">
          <w:rPr>
            <w:rStyle w:val="a5"/>
            <w:noProof/>
          </w:rPr>
          <w:t>(b)</w:t>
        </w:r>
        <w:r w:rsidRPr="00D62216">
          <w:rPr>
            <w:rStyle w:val="a5"/>
            <w:rFonts w:hint="eastAsia"/>
            <w:noProof/>
          </w:rPr>
          <w:t>滤波后第三层分解层水平系数；</w:t>
        </w:r>
        <w:r w:rsidRPr="00D62216">
          <w:rPr>
            <w:rStyle w:val="a5"/>
            <w:noProof/>
          </w:rPr>
          <w:t>(c)</w:t>
        </w:r>
        <w:r w:rsidRPr="00D62216">
          <w:rPr>
            <w:rStyle w:val="a5"/>
            <w:rFonts w:hint="eastAsia"/>
            <w:noProof/>
          </w:rPr>
          <w:t>图</w:t>
        </w:r>
        <w:r w:rsidRPr="00D62216">
          <w:rPr>
            <w:rStyle w:val="a5"/>
            <w:noProof/>
          </w:rPr>
          <w:t>(a)</w:t>
        </w:r>
        <w:r w:rsidRPr="00D62216">
          <w:rPr>
            <w:rStyle w:val="a5"/>
            <w:rFonts w:hint="eastAsia"/>
            <w:noProof/>
          </w:rPr>
          <w:t>中系数傅立叶变化后的频谱幅度；</w:t>
        </w:r>
        <w:r w:rsidRPr="00D62216">
          <w:rPr>
            <w:rStyle w:val="a5"/>
            <w:noProof/>
          </w:rPr>
          <w:t>(d)</w:t>
        </w:r>
        <w:r w:rsidRPr="00D62216">
          <w:rPr>
            <w:rStyle w:val="a5"/>
            <w:rFonts w:hint="eastAsia"/>
            <w:noProof/>
          </w:rPr>
          <w:t>图</w:t>
        </w:r>
        <w:r w:rsidRPr="00D62216">
          <w:rPr>
            <w:rStyle w:val="a5"/>
            <w:noProof/>
          </w:rPr>
          <w:t>(c)</w:t>
        </w:r>
        <w:r w:rsidRPr="00D62216">
          <w:rPr>
            <w:rStyle w:val="a5"/>
            <w:rFonts w:hint="eastAsia"/>
            <w:noProof/>
          </w:rPr>
          <w:t>中频谱经过高斯低通滤波后的频谱幅度</w:t>
        </w:r>
        <w:r w:rsidRPr="00D62216">
          <w:rPr>
            <w:noProof/>
            <w:webHidden/>
          </w:rPr>
          <w:tab/>
        </w:r>
        <w:r w:rsidRPr="002C6D1A">
          <w:rPr>
            <w:noProof/>
            <w:webHidden/>
          </w:rPr>
          <w:fldChar w:fldCharType="begin"/>
        </w:r>
        <w:r w:rsidRPr="00D62216">
          <w:rPr>
            <w:noProof/>
            <w:webHidden/>
          </w:rPr>
          <w:instrText xml:space="preserve"> PAGEREF _Toc9746633 \h </w:instrText>
        </w:r>
        <w:r w:rsidRPr="002C6D1A">
          <w:rPr>
            <w:noProof/>
            <w:webHidden/>
          </w:rPr>
        </w:r>
        <w:r w:rsidRPr="002C6D1A">
          <w:rPr>
            <w:noProof/>
            <w:webHidden/>
          </w:rPr>
          <w:fldChar w:fldCharType="separate"/>
        </w:r>
        <w:r w:rsidRPr="00D62216">
          <w:rPr>
            <w:noProof/>
            <w:webHidden/>
          </w:rPr>
          <w:t>24</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5" w:anchor="_Toc9746634" w:history="1">
        <w:r w:rsidRPr="00D62216">
          <w:rPr>
            <w:rStyle w:val="a5"/>
            <w:rFonts w:hint="eastAsia"/>
            <w:noProof/>
          </w:rPr>
          <w:t>图</w:t>
        </w:r>
        <w:r w:rsidRPr="00D62216">
          <w:rPr>
            <w:rStyle w:val="a5"/>
            <w:noProof/>
          </w:rPr>
          <w:t xml:space="preserve">16 </w:t>
        </w:r>
        <w:r w:rsidRPr="00D62216">
          <w:rPr>
            <w:rStyle w:val="a5"/>
            <w:rFonts w:hint="eastAsia"/>
            <w:noProof/>
          </w:rPr>
          <w:t>经平稳小波傅立叶滤波后的强度分布图</w:t>
        </w:r>
        <w:r w:rsidRPr="00D62216">
          <w:rPr>
            <w:noProof/>
            <w:webHidden/>
          </w:rPr>
          <w:tab/>
        </w:r>
        <w:r w:rsidRPr="002C6D1A">
          <w:rPr>
            <w:noProof/>
            <w:webHidden/>
          </w:rPr>
          <w:fldChar w:fldCharType="begin"/>
        </w:r>
        <w:r w:rsidRPr="00D62216">
          <w:rPr>
            <w:noProof/>
            <w:webHidden/>
          </w:rPr>
          <w:instrText xml:space="preserve"> PAGEREF _Toc9746634 \h </w:instrText>
        </w:r>
        <w:r w:rsidRPr="002C6D1A">
          <w:rPr>
            <w:noProof/>
            <w:webHidden/>
          </w:rPr>
        </w:r>
        <w:r w:rsidRPr="002C6D1A">
          <w:rPr>
            <w:noProof/>
            <w:webHidden/>
          </w:rPr>
          <w:fldChar w:fldCharType="separate"/>
        </w:r>
        <w:r w:rsidRPr="00D62216">
          <w:rPr>
            <w:noProof/>
            <w:webHidden/>
          </w:rPr>
          <w:t>25</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6" w:anchor="_Toc9746635" w:history="1">
        <w:r w:rsidRPr="00D62216">
          <w:rPr>
            <w:rStyle w:val="a5"/>
            <w:rFonts w:hint="eastAsia"/>
            <w:noProof/>
          </w:rPr>
          <w:t>图</w:t>
        </w:r>
        <w:r w:rsidRPr="00D62216">
          <w:rPr>
            <w:rStyle w:val="a5"/>
            <w:noProof/>
          </w:rPr>
          <w:t xml:space="preserve">17 </w:t>
        </w:r>
        <w:r w:rsidRPr="00D62216">
          <w:rPr>
            <w:rStyle w:val="a5"/>
            <w:rFonts w:hint="eastAsia"/>
            <w:noProof/>
          </w:rPr>
          <w:t>滤波参数优化</w:t>
        </w:r>
        <w:r w:rsidRPr="00D62216">
          <w:rPr>
            <w:rStyle w:val="a5"/>
            <w:noProof/>
          </w:rPr>
          <w:t xml:space="preserve">, </w:t>
        </w:r>
        <w:r w:rsidRPr="00D62216">
          <w:rPr>
            <w:rStyle w:val="a5"/>
            <w:rFonts w:hint="eastAsia"/>
            <w:noProof/>
          </w:rPr>
          <w:t>除特殊表明，参数为分解层数</w:t>
        </w:r>
        <w:r w:rsidRPr="00D62216">
          <w:rPr>
            <w:rStyle w:val="a5"/>
            <w:noProof/>
          </w:rPr>
          <w:t>3</w:t>
        </w:r>
        <w:r w:rsidRPr="00D62216">
          <w:rPr>
            <w:rStyle w:val="a5"/>
            <w:rFonts w:hint="eastAsia"/>
            <w:noProof/>
          </w:rPr>
          <w:t>，小波函数为</w:t>
        </w:r>
        <w:r w:rsidRPr="00D62216">
          <w:rPr>
            <w:rStyle w:val="a5"/>
            <w:noProof/>
          </w:rPr>
          <w:t>db5</w:t>
        </w:r>
        <w:r w:rsidRPr="00D62216">
          <w:rPr>
            <w:rStyle w:val="a5"/>
            <w:rFonts w:hint="eastAsia"/>
            <w:noProof/>
          </w:rPr>
          <w:t>，高斯低通滤波器标准差为</w:t>
        </w:r>
        <w:r w:rsidRPr="00D62216">
          <w:rPr>
            <w:rStyle w:val="a5"/>
            <w:noProof/>
          </w:rPr>
          <w:t>10</w:t>
        </w:r>
        <w:r w:rsidRPr="00D62216">
          <w:rPr>
            <w:rStyle w:val="a5"/>
            <w:rFonts w:hint="eastAsia"/>
            <w:noProof/>
          </w:rPr>
          <w:t>：</w:t>
        </w:r>
        <w:r w:rsidRPr="00D62216">
          <w:rPr>
            <w:rStyle w:val="a5"/>
            <w:noProof/>
          </w:rPr>
          <w:t>(a)</w:t>
        </w:r>
        <w:r w:rsidRPr="00D62216">
          <w:rPr>
            <w:rStyle w:val="a5"/>
            <w:rFonts w:hint="eastAsia"/>
            <w:noProof/>
          </w:rPr>
          <w:t>分解层数为</w:t>
        </w:r>
        <w:r w:rsidRPr="00D62216">
          <w:rPr>
            <w:rStyle w:val="a5"/>
            <w:noProof/>
          </w:rPr>
          <w:t>2</w:t>
        </w:r>
        <w:r w:rsidRPr="00D62216">
          <w:rPr>
            <w:rStyle w:val="a5"/>
            <w:rFonts w:hint="eastAsia"/>
            <w:noProof/>
          </w:rPr>
          <w:t>，仍有高频噪声；</w:t>
        </w:r>
        <w:r w:rsidRPr="00D62216">
          <w:rPr>
            <w:rStyle w:val="a5"/>
            <w:noProof/>
          </w:rPr>
          <w:t>(b)</w:t>
        </w:r>
        <w:r w:rsidRPr="00D62216">
          <w:rPr>
            <w:rStyle w:val="a5"/>
            <w:rFonts w:hint="eastAsia"/>
            <w:noProof/>
          </w:rPr>
          <w:t>分解层数为</w:t>
        </w:r>
        <w:r w:rsidRPr="00D62216">
          <w:rPr>
            <w:rStyle w:val="a5"/>
            <w:noProof/>
          </w:rPr>
          <w:t>5</w:t>
        </w:r>
        <w:r w:rsidRPr="00D62216">
          <w:rPr>
            <w:rStyle w:val="a5"/>
            <w:rFonts w:hint="eastAsia"/>
            <w:noProof/>
          </w:rPr>
          <w:t>，细节模糊；</w:t>
        </w:r>
        <w:r w:rsidRPr="00D62216">
          <w:rPr>
            <w:rStyle w:val="a5"/>
            <w:noProof/>
          </w:rPr>
          <w:t>(c)</w:t>
        </w:r>
        <w:r w:rsidRPr="00D62216">
          <w:rPr>
            <w:rStyle w:val="a5"/>
            <w:rFonts w:hint="eastAsia"/>
            <w:noProof/>
          </w:rPr>
          <w:t>标准差为</w:t>
        </w:r>
        <w:r w:rsidRPr="00D62216">
          <w:rPr>
            <w:rStyle w:val="a5"/>
            <w:noProof/>
          </w:rPr>
          <w:t>1000</w:t>
        </w:r>
        <w:r w:rsidRPr="00D62216">
          <w:rPr>
            <w:rStyle w:val="a5"/>
            <w:rFonts w:hint="eastAsia"/>
            <w:noProof/>
          </w:rPr>
          <w:t>，物体边缘变形；</w:t>
        </w:r>
        <w:r w:rsidRPr="00D62216">
          <w:rPr>
            <w:rStyle w:val="a5"/>
            <w:noProof/>
          </w:rPr>
          <w:t>(d)</w:t>
        </w:r>
        <w:r w:rsidRPr="00D62216">
          <w:rPr>
            <w:rStyle w:val="a5"/>
            <w:rFonts w:hint="eastAsia"/>
            <w:noProof/>
          </w:rPr>
          <w:t>标准差为</w:t>
        </w:r>
        <w:r w:rsidRPr="00D62216">
          <w:rPr>
            <w:rStyle w:val="a5"/>
            <w:noProof/>
          </w:rPr>
          <w:t>1000</w:t>
        </w:r>
        <w:r w:rsidRPr="00D62216">
          <w:rPr>
            <w:rStyle w:val="a5"/>
            <w:rFonts w:hint="eastAsia"/>
            <w:noProof/>
          </w:rPr>
          <w:t>，物体边缘变形；</w:t>
        </w:r>
        <w:r w:rsidRPr="00D62216">
          <w:rPr>
            <w:rStyle w:val="a5"/>
            <w:noProof/>
          </w:rPr>
          <w:t>(e)</w:t>
        </w:r>
        <w:r w:rsidRPr="00D62216">
          <w:rPr>
            <w:rStyle w:val="a5"/>
            <w:rFonts w:hint="eastAsia"/>
            <w:noProof/>
          </w:rPr>
          <w:t>小波函数为</w:t>
        </w:r>
        <w:r w:rsidRPr="00D62216">
          <w:rPr>
            <w:rStyle w:val="a5"/>
            <w:noProof/>
          </w:rPr>
          <w:t>db1</w:t>
        </w:r>
        <w:r w:rsidRPr="00D62216">
          <w:rPr>
            <w:rStyle w:val="a5"/>
            <w:rFonts w:hint="eastAsia"/>
            <w:noProof/>
          </w:rPr>
          <w:t>，保留了大量高频条纹；</w:t>
        </w:r>
        <w:r w:rsidRPr="00D62216">
          <w:rPr>
            <w:rStyle w:val="a5"/>
            <w:noProof/>
          </w:rPr>
          <w:t>(f)</w:t>
        </w:r>
        <w:r w:rsidRPr="00D62216">
          <w:rPr>
            <w:rStyle w:val="a5"/>
            <w:rFonts w:hint="eastAsia"/>
            <w:noProof/>
          </w:rPr>
          <w:t>小波函数为</w:t>
        </w:r>
        <w:r w:rsidRPr="00D62216">
          <w:rPr>
            <w:rStyle w:val="a5"/>
            <w:noProof/>
          </w:rPr>
          <w:t>db8</w:t>
        </w:r>
        <w:r w:rsidRPr="00D62216">
          <w:rPr>
            <w:rStyle w:val="a5"/>
            <w:rFonts w:hint="eastAsia"/>
            <w:noProof/>
          </w:rPr>
          <w:t>，边缘变形</w:t>
        </w:r>
        <w:r w:rsidRPr="00D62216">
          <w:rPr>
            <w:noProof/>
            <w:webHidden/>
          </w:rPr>
          <w:tab/>
        </w:r>
        <w:r w:rsidRPr="002C6D1A">
          <w:rPr>
            <w:noProof/>
            <w:webHidden/>
          </w:rPr>
          <w:fldChar w:fldCharType="begin"/>
        </w:r>
        <w:r w:rsidRPr="00D62216">
          <w:rPr>
            <w:noProof/>
            <w:webHidden/>
          </w:rPr>
          <w:instrText xml:space="preserve"> PAGEREF _Toc9746635 \h </w:instrText>
        </w:r>
        <w:r w:rsidRPr="002C6D1A">
          <w:rPr>
            <w:noProof/>
            <w:webHidden/>
          </w:rPr>
        </w:r>
        <w:r w:rsidRPr="002C6D1A">
          <w:rPr>
            <w:noProof/>
            <w:webHidden/>
          </w:rPr>
          <w:fldChar w:fldCharType="separate"/>
        </w:r>
        <w:r w:rsidRPr="00D62216">
          <w:rPr>
            <w:noProof/>
            <w:webHidden/>
          </w:rPr>
          <w:t>26</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7" w:anchor="_Toc9746636" w:history="1">
        <w:r w:rsidRPr="00D62216">
          <w:rPr>
            <w:rStyle w:val="a5"/>
            <w:rFonts w:hint="eastAsia"/>
            <w:noProof/>
          </w:rPr>
          <w:t>图</w:t>
        </w:r>
        <w:r w:rsidRPr="00D62216">
          <w:rPr>
            <w:rStyle w:val="a5"/>
            <w:noProof/>
          </w:rPr>
          <w:t xml:space="preserve">18 </w:t>
        </w:r>
        <w:r w:rsidRPr="00D62216">
          <w:rPr>
            <w:rStyle w:val="a5"/>
            <w:rFonts w:hint="eastAsia"/>
            <w:noProof/>
          </w:rPr>
          <w:t>滤波后的莫尔图样</w:t>
        </w:r>
        <w:r w:rsidRPr="00D62216">
          <w:rPr>
            <w:noProof/>
            <w:webHidden/>
          </w:rPr>
          <w:tab/>
        </w:r>
        <w:r w:rsidRPr="002C6D1A">
          <w:rPr>
            <w:noProof/>
            <w:webHidden/>
          </w:rPr>
          <w:fldChar w:fldCharType="begin"/>
        </w:r>
        <w:r w:rsidRPr="00D62216">
          <w:rPr>
            <w:noProof/>
            <w:webHidden/>
          </w:rPr>
          <w:instrText xml:space="preserve"> PAGEREF _Toc9746636 \h </w:instrText>
        </w:r>
        <w:r w:rsidRPr="002C6D1A">
          <w:rPr>
            <w:noProof/>
            <w:webHidden/>
          </w:rPr>
        </w:r>
        <w:r w:rsidRPr="002C6D1A">
          <w:rPr>
            <w:noProof/>
            <w:webHidden/>
          </w:rPr>
          <w:fldChar w:fldCharType="separate"/>
        </w:r>
        <w:r w:rsidRPr="00D62216">
          <w:rPr>
            <w:noProof/>
            <w:webHidden/>
          </w:rPr>
          <w:t>27</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8" w:anchor="_Toc9746637" w:history="1">
        <w:r w:rsidRPr="00D62216">
          <w:rPr>
            <w:rStyle w:val="a5"/>
            <w:rFonts w:hint="eastAsia"/>
            <w:noProof/>
          </w:rPr>
          <w:t>图</w:t>
        </w:r>
        <w:r w:rsidRPr="00D62216">
          <w:rPr>
            <w:rStyle w:val="a5"/>
            <w:noProof/>
          </w:rPr>
          <w:t xml:space="preserve">19 </w:t>
        </w:r>
        <w:r w:rsidRPr="00D62216">
          <w:rPr>
            <w:rStyle w:val="a5"/>
            <w:rFonts w:hint="eastAsia"/>
            <w:noProof/>
          </w:rPr>
          <w:t>球体中截面折叠相位：</w:t>
        </w:r>
        <w:r w:rsidRPr="00D62216">
          <w:rPr>
            <w:rStyle w:val="a5"/>
            <w:noProof/>
          </w:rPr>
          <w:t>(a)</w:t>
        </w:r>
        <w:r w:rsidRPr="00D62216">
          <w:rPr>
            <w:rStyle w:val="a5"/>
            <w:rFonts w:hint="eastAsia"/>
            <w:noProof/>
          </w:rPr>
          <w:t>投影条纹周期为</w:t>
        </w:r>
        <w:r w:rsidRPr="00D62216">
          <w:rPr>
            <w:rStyle w:val="a5"/>
            <w:noProof/>
          </w:rPr>
          <w:t>6</w:t>
        </w:r>
        <w:r w:rsidRPr="00D62216">
          <w:rPr>
            <w:rStyle w:val="a5"/>
            <w:rFonts w:hint="eastAsia"/>
            <w:noProof/>
          </w:rPr>
          <w:t>个像素；</w:t>
        </w:r>
        <w:r w:rsidRPr="00D62216">
          <w:rPr>
            <w:rStyle w:val="a5"/>
            <w:noProof/>
          </w:rPr>
          <w:t>(b)</w:t>
        </w:r>
        <w:r w:rsidRPr="00D62216">
          <w:rPr>
            <w:rStyle w:val="a5"/>
            <w:rFonts w:hint="eastAsia"/>
            <w:noProof/>
          </w:rPr>
          <w:t>投影条纹周期为</w:t>
        </w:r>
        <w:r w:rsidRPr="00D62216">
          <w:rPr>
            <w:rStyle w:val="a5"/>
            <w:noProof/>
          </w:rPr>
          <w:t>10</w:t>
        </w:r>
        <w:r w:rsidRPr="00D62216">
          <w:rPr>
            <w:rStyle w:val="a5"/>
            <w:rFonts w:hint="eastAsia"/>
            <w:noProof/>
          </w:rPr>
          <w:t>个像素；</w:t>
        </w:r>
        <w:r w:rsidRPr="00D62216">
          <w:rPr>
            <w:noProof/>
            <w:webHidden/>
          </w:rPr>
          <w:tab/>
        </w:r>
        <w:r w:rsidRPr="002C6D1A">
          <w:rPr>
            <w:noProof/>
            <w:webHidden/>
          </w:rPr>
          <w:fldChar w:fldCharType="begin"/>
        </w:r>
        <w:r w:rsidRPr="00D62216">
          <w:rPr>
            <w:noProof/>
            <w:webHidden/>
          </w:rPr>
          <w:instrText xml:space="preserve"> PAGEREF _Toc9746637 \h </w:instrText>
        </w:r>
        <w:r w:rsidRPr="002C6D1A">
          <w:rPr>
            <w:noProof/>
            <w:webHidden/>
          </w:rPr>
        </w:r>
        <w:r w:rsidRPr="002C6D1A">
          <w:rPr>
            <w:noProof/>
            <w:webHidden/>
          </w:rPr>
          <w:fldChar w:fldCharType="separate"/>
        </w:r>
        <w:r w:rsidRPr="00D62216">
          <w:rPr>
            <w:noProof/>
            <w:webHidden/>
          </w:rPr>
          <w:t>30</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29" w:anchor="_Toc9746638" w:history="1">
        <w:r w:rsidRPr="00D62216">
          <w:rPr>
            <w:rStyle w:val="a5"/>
            <w:rFonts w:hint="eastAsia"/>
            <w:noProof/>
          </w:rPr>
          <w:t>图</w:t>
        </w:r>
        <w:r w:rsidRPr="00D62216">
          <w:rPr>
            <w:rStyle w:val="a5"/>
            <w:noProof/>
          </w:rPr>
          <w:t xml:space="preserve">20 </w:t>
        </w:r>
        <w:r w:rsidRPr="00D62216">
          <w:rPr>
            <w:rStyle w:val="a5"/>
            <w:rFonts w:hint="eastAsia"/>
            <w:noProof/>
          </w:rPr>
          <w:t>实物测量系统结果：</w:t>
        </w:r>
        <w:r w:rsidRPr="00D62216">
          <w:rPr>
            <w:rStyle w:val="a5"/>
            <w:noProof/>
          </w:rPr>
          <w:t>(a)</w:t>
        </w:r>
        <w:r w:rsidRPr="00D62216">
          <w:rPr>
            <w:rStyle w:val="a5"/>
            <w:rFonts w:hint="eastAsia"/>
            <w:noProof/>
          </w:rPr>
          <w:t>滤波后不通过初始相位的莫尔条纹；</w:t>
        </w:r>
        <w:r w:rsidRPr="00D62216">
          <w:rPr>
            <w:rStyle w:val="a5"/>
            <w:noProof/>
          </w:rPr>
          <w:t>(b)</w:t>
        </w:r>
        <w:r w:rsidRPr="00D62216">
          <w:rPr>
            <w:rStyle w:val="a5"/>
            <w:rFonts w:hint="eastAsia"/>
            <w:noProof/>
          </w:rPr>
          <w:t>由</w:t>
        </w:r>
        <w:r w:rsidRPr="00D62216">
          <w:rPr>
            <w:rStyle w:val="a5"/>
            <w:noProof/>
          </w:rPr>
          <w:t>(a)</w:t>
        </w:r>
        <w:r w:rsidRPr="00D62216">
          <w:rPr>
            <w:rStyle w:val="a5"/>
            <w:rFonts w:hint="eastAsia"/>
            <w:noProof/>
          </w:rPr>
          <w:t>中莫尔条纹计算出的折叠相位；</w:t>
        </w:r>
        <w:r w:rsidRPr="00D62216">
          <w:rPr>
            <w:rStyle w:val="a5"/>
            <w:noProof/>
          </w:rPr>
          <w:t>(c)</w:t>
        </w:r>
        <w:r w:rsidRPr="00D62216">
          <w:rPr>
            <w:rStyle w:val="a5"/>
            <w:rFonts w:hint="eastAsia"/>
            <w:noProof/>
          </w:rPr>
          <w:t>展开后的相位分布</w:t>
        </w:r>
        <w:r w:rsidRPr="00D62216">
          <w:rPr>
            <w:noProof/>
            <w:webHidden/>
          </w:rPr>
          <w:tab/>
        </w:r>
        <w:r w:rsidRPr="002C6D1A">
          <w:rPr>
            <w:noProof/>
            <w:webHidden/>
          </w:rPr>
          <w:fldChar w:fldCharType="begin"/>
        </w:r>
        <w:r w:rsidRPr="00D62216">
          <w:rPr>
            <w:noProof/>
            <w:webHidden/>
          </w:rPr>
          <w:instrText xml:space="preserve"> PAGEREF _Toc9746638 \h </w:instrText>
        </w:r>
        <w:r w:rsidRPr="002C6D1A">
          <w:rPr>
            <w:noProof/>
            <w:webHidden/>
          </w:rPr>
        </w:r>
        <w:r w:rsidRPr="002C6D1A">
          <w:rPr>
            <w:noProof/>
            <w:webHidden/>
          </w:rPr>
          <w:fldChar w:fldCharType="separate"/>
        </w:r>
        <w:r w:rsidRPr="00D62216">
          <w:rPr>
            <w:noProof/>
            <w:webHidden/>
          </w:rPr>
          <w:t>32</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30" w:anchor="_Toc9746639" w:history="1">
        <w:r w:rsidRPr="00D62216">
          <w:rPr>
            <w:rStyle w:val="a5"/>
            <w:rFonts w:hint="eastAsia"/>
            <w:noProof/>
          </w:rPr>
          <w:t>图</w:t>
        </w:r>
        <w:r w:rsidRPr="00D62216">
          <w:rPr>
            <w:rStyle w:val="a5"/>
            <w:noProof/>
          </w:rPr>
          <w:t>21 3ds Max</w:t>
        </w:r>
        <w:r w:rsidRPr="00D62216">
          <w:rPr>
            <w:rStyle w:val="a5"/>
            <w:rFonts w:hint="eastAsia"/>
            <w:noProof/>
          </w:rPr>
          <w:t>三维建模软件仿真环境设置</w:t>
        </w:r>
        <w:r w:rsidRPr="00D62216">
          <w:rPr>
            <w:noProof/>
            <w:webHidden/>
          </w:rPr>
          <w:tab/>
        </w:r>
        <w:r w:rsidRPr="002C6D1A">
          <w:rPr>
            <w:noProof/>
            <w:webHidden/>
          </w:rPr>
          <w:fldChar w:fldCharType="begin"/>
        </w:r>
        <w:r w:rsidRPr="00D62216">
          <w:rPr>
            <w:noProof/>
            <w:webHidden/>
          </w:rPr>
          <w:instrText xml:space="preserve"> PAGEREF _Toc9746639 \h </w:instrText>
        </w:r>
        <w:r w:rsidRPr="002C6D1A">
          <w:rPr>
            <w:noProof/>
            <w:webHidden/>
          </w:rPr>
        </w:r>
        <w:r w:rsidRPr="002C6D1A">
          <w:rPr>
            <w:noProof/>
            <w:webHidden/>
          </w:rPr>
          <w:fldChar w:fldCharType="separate"/>
        </w:r>
        <w:r w:rsidRPr="00D62216">
          <w:rPr>
            <w:noProof/>
            <w:webHidden/>
          </w:rPr>
          <w:t>33</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31" w:anchor="_Toc9746640" w:history="1">
        <w:r w:rsidRPr="00D62216">
          <w:rPr>
            <w:rStyle w:val="a5"/>
            <w:rFonts w:hint="eastAsia"/>
            <w:noProof/>
          </w:rPr>
          <w:t>图</w:t>
        </w:r>
        <w:r w:rsidRPr="00D62216">
          <w:rPr>
            <w:rStyle w:val="a5"/>
            <w:noProof/>
          </w:rPr>
          <w:t xml:space="preserve">22 </w:t>
        </w:r>
        <w:r w:rsidRPr="00D62216">
          <w:rPr>
            <w:rStyle w:val="a5"/>
            <w:rFonts w:hint="eastAsia"/>
            <w:noProof/>
          </w:rPr>
          <w:t>林肯脸测量结果：</w:t>
        </w:r>
        <w:r w:rsidRPr="00D62216">
          <w:rPr>
            <w:rStyle w:val="a5"/>
            <w:noProof/>
          </w:rPr>
          <w:t>(a)</w:t>
        </w:r>
        <w:r w:rsidRPr="00D62216">
          <w:rPr>
            <w:rStyle w:val="a5"/>
            <w:rFonts w:hint="eastAsia"/>
            <w:noProof/>
          </w:rPr>
          <w:t>条纹周期</w:t>
        </w:r>
        <w:r w:rsidRPr="00D62216">
          <w:rPr>
            <w:rStyle w:val="a5"/>
            <w:noProof/>
          </w:rPr>
          <w:t>6</w:t>
        </w:r>
        <w:r w:rsidRPr="00D62216">
          <w:rPr>
            <w:rStyle w:val="a5"/>
            <w:rFonts w:hint="eastAsia"/>
            <w:noProof/>
          </w:rPr>
          <w:t>个像素的折叠相位；</w:t>
        </w:r>
        <w:r w:rsidRPr="00D62216">
          <w:rPr>
            <w:rStyle w:val="a5"/>
            <w:noProof/>
          </w:rPr>
          <w:t>(b)</w:t>
        </w:r>
        <w:r w:rsidRPr="00D62216">
          <w:rPr>
            <w:rStyle w:val="a5"/>
            <w:rFonts w:hint="eastAsia"/>
            <w:noProof/>
          </w:rPr>
          <w:t>条纹周期</w:t>
        </w:r>
        <w:r w:rsidRPr="00D62216">
          <w:rPr>
            <w:rStyle w:val="a5"/>
            <w:noProof/>
          </w:rPr>
          <w:t>8</w:t>
        </w:r>
        <w:r w:rsidRPr="00D62216">
          <w:rPr>
            <w:rStyle w:val="a5"/>
            <w:rFonts w:hint="eastAsia"/>
            <w:noProof/>
          </w:rPr>
          <w:t>个像素的折叠相位；</w:t>
        </w:r>
        <w:r w:rsidRPr="00D62216">
          <w:rPr>
            <w:rStyle w:val="a5"/>
            <w:noProof/>
          </w:rPr>
          <w:t>(c)</w:t>
        </w:r>
        <w:r w:rsidRPr="00D62216">
          <w:rPr>
            <w:rStyle w:val="a5"/>
            <w:rFonts w:hint="eastAsia"/>
            <w:noProof/>
          </w:rPr>
          <w:t>条纹周期</w:t>
        </w:r>
        <w:r w:rsidRPr="00D62216">
          <w:rPr>
            <w:rStyle w:val="a5"/>
            <w:noProof/>
          </w:rPr>
          <w:t>10</w:t>
        </w:r>
        <w:r w:rsidRPr="00D62216">
          <w:rPr>
            <w:rStyle w:val="a5"/>
            <w:rFonts w:hint="eastAsia"/>
            <w:noProof/>
          </w:rPr>
          <w:t>个像素的折叠相位；</w:t>
        </w:r>
        <w:r w:rsidRPr="00D62216">
          <w:rPr>
            <w:rStyle w:val="a5"/>
            <w:noProof/>
          </w:rPr>
          <w:t>(d)</w:t>
        </w:r>
        <w:r w:rsidRPr="00D62216">
          <w:rPr>
            <w:rStyle w:val="a5"/>
            <w:rFonts w:hint="eastAsia"/>
            <w:noProof/>
          </w:rPr>
          <w:t>利用莫尔波长得到的展开相位；</w:t>
        </w:r>
        <w:r w:rsidRPr="00D62216">
          <w:rPr>
            <w:noProof/>
            <w:webHidden/>
          </w:rPr>
          <w:tab/>
        </w:r>
        <w:r w:rsidRPr="002C6D1A">
          <w:rPr>
            <w:noProof/>
            <w:webHidden/>
          </w:rPr>
          <w:fldChar w:fldCharType="begin"/>
        </w:r>
        <w:r w:rsidRPr="00D62216">
          <w:rPr>
            <w:noProof/>
            <w:webHidden/>
          </w:rPr>
          <w:instrText xml:space="preserve"> PAGEREF _Toc9746640 \h </w:instrText>
        </w:r>
        <w:r w:rsidRPr="002C6D1A">
          <w:rPr>
            <w:noProof/>
            <w:webHidden/>
          </w:rPr>
        </w:r>
        <w:r w:rsidRPr="002C6D1A">
          <w:rPr>
            <w:noProof/>
            <w:webHidden/>
          </w:rPr>
          <w:fldChar w:fldCharType="separate"/>
        </w:r>
        <w:r w:rsidRPr="00D62216">
          <w:rPr>
            <w:noProof/>
            <w:webHidden/>
          </w:rPr>
          <w:t>35</w:t>
        </w:r>
        <w:r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r:id="rId32" w:anchor="_Toc9746641" w:history="1">
        <w:r w:rsidRPr="00D62216">
          <w:rPr>
            <w:rStyle w:val="a5"/>
            <w:rFonts w:hint="eastAsia"/>
            <w:noProof/>
          </w:rPr>
          <w:t>图</w:t>
        </w:r>
        <w:r w:rsidRPr="00D62216">
          <w:rPr>
            <w:rStyle w:val="a5"/>
            <w:noProof/>
          </w:rPr>
          <w:t xml:space="preserve">23 </w:t>
        </w:r>
        <w:r w:rsidRPr="00D62216">
          <w:rPr>
            <w:rStyle w:val="a5"/>
            <w:rFonts w:hint="eastAsia"/>
            <w:noProof/>
          </w:rPr>
          <w:t>林肯脸三维重建模型</w:t>
        </w:r>
        <w:r w:rsidRPr="00D62216">
          <w:rPr>
            <w:noProof/>
            <w:webHidden/>
          </w:rPr>
          <w:tab/>
        </w:r>
        <w:r w:rsidRPr="002C6D1A">
          <w:rPr>
            <w:noProof/>
            <w:webHidden/>
          </w:rPr>
          <w:fldChar w:fldCharType="begin"/>
        </w:r>
        <w:r w:rsidRPr="00D62216">
          <w:rPr>
            <w:noProof/>
            <w:webHidden/>
          </w:rPr>
          <w:instrText xml:space="preserve"> PAGEREF _Toc9746641 \h </w:instrText>
        </w:r>
        <w:r w:rsidRPr="002C6D1A">
          <w:rPr>
            <w:noProof/>
            <w:webHidden/>
          </w:rPr>
        </w:r>
        <w:r w:rsidRPr="002C6D1A">
          <w:rPr>
            <w:noProof/>
            <w:webHidden/>
          </w:rPr>
          <w:fldChar w:fldCharType="separate"/>
        </w:r>
        <w:r w:rsidRPr="00D62216">
          <w:rPr>
            <w:noProof/>
            <w:webHidden/>
          </w:rPr>
          <w:t>36</w:t>
        </w:r>
        <w:r w:rsidRPr="002C6D1A">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6"/>
      <w:bookmarkEnd w:id="37"/>
      <w:bookmarkEnd w:id="38"/>
      <w:bookmarkEnd w:id="39"/>
      <w:bookmarkEnd w:id="40"/>
      <w:bookmarkEnd w:id="41"/>
    </w:p>
    <w:p w:rsidR="0009571F" w:rsidRPr="002C6D1A" w:rsidRDefault="00827EFF">
      <w:pPr>
        <w:pStyle w:val="af3"/>
        <w:tabs>
          <w:tab w:val="right" w:leader="dot" w:pos="8494"/>
        </w:tabs>
        <w:rPr>
          <w:rFonts w:eastAsiaTheme="minorEastAsia"/>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746603" w:history="1">
        <w:r w:rsidR="0009571F" w:rsidRPr="00D62216">
          <w:rPr>
            <w:rStyle w:val="a5"/>
            <w:rFonts w:hint="eastAsia"/>
            <w:noProof/>
          </w:rPr>
          <w:t>表</w:t>
        </w:r>
        <w:r w:rsidR="0009571F" w:rsidRPr="00D62216">
          <w:rPr>
            <w:rStyle w:val="a5"/>
            <w:noProof/>
          </w:rPr>
          <w:t xml:space="preserve">1 </w:t>
        </w:r>
        <w:r w:rsidR="0009571F" w:rsidRPr="00D62216">
          <w:rPr>
            <w:rStyle w:val="a5"/>
            <w:rFonts w:hint="eastAsia"/>
            <w:noProof/>
          </w:rPr>
          <w:t>三坐标测量机和光学三维测量对比</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3 \h </w:instrText>
        </w:r>
        <w:r w:rsidR="0009571F" w:rsidRPr="002C6D1A">
          <w:rPr>
            <w:noProof/>
            <w:webHidden/>
          </w:rPr>
        </w:r>
        <w:r w:rsidR="0009571F" w:rsidRPr="002C6D1A">
          <w:rPr>
            <w:noProof/>
            <w:webHidden/>
          </w:rPr>
          <w:fldChar w:fldCharType="separate"/>
        </w:r>
        <w:r w:rsidR="0009571F" w:rsidRPr="00D62216">
          <w:rPr>
            <w:noProof/>
            <w:webHidden/>
          </w:rPr>
          <w:t>1</w:t>
        </w:r>
        <w:r w:rsidR="0009571F" w:rsidRPr="002C6D1A">
          <w:rPr>
            <w:noProof/>
            <w:webHidden/>
          </w:rPr>
          <w:fldChar w:fldCharType="end"/>
        </w:r>
      </w:hyperlink>
    </w:p>
    <w:p w:rsidR="0009571F" w:rsidRPr="002C6D1A" w:rsidRDefault="0009571F">
      <w:pPr>
        <w:pStyle w:val="af3"/>
        <w:tabs>
          <w:tab w:val="right" w:leader="dot" w:pos="8494"/>
        </w:tabs>
        <w:rPr>
          <w:rFonts w:eastAsiaTheme="minorEastAsia"/>
          <w:noProof/>
          <w:sz w:val="21"/>
          <w:szCs w:val="22"/>
        </w:rPr>
      </w:pPr>
      <w:hyperlink w:anchor="_Toc9746604" w:history="1">
        <w:r w:rsidRPr="00D62216">
          <w:rPr>
            <w:rStyle w:val="a5"/>
            <w:rFonts w:hint="eastAsia"/>
            <w:noProof/>
          </w:rPr>
          <w:t>表</w:t>
        </w:r>
        <w:r w:rsidRPr="00D62216">
          <w:rPr>
            <w:rStyle w:val="a5"/>
            <w:noProof/>
          </w:rPr>
          <w:t xml:space="preserve">2 </w:t>
        </w:r>
        <w:r w:rsidRPr="00D62216">
          <w:rPr>
            <w:rStyle w:val="a5"/>
            <w:rFonts w:hint="eastAsia"/>
            <w:noProof/>
          </w:rPr>
          <w:t>常见周期函数和其单周期傅立叶展开级数</w:t>
        </w:r>
        <w:r w:rsidRPr="00D62216">
          <w:rPr>
            <w:noProof/>
            <w:webHidden/>
          </w:rPr>
          <w:tab/>
        </w:r>
        <w:r w:rsidRPr="002C6D1A">
          <w:rPr>
            <w:noProof/>
            <w:webHidden/>
          </w:rPr>
          <w:fldChar w:fldCharType="begin"/>
        </w:r>
        <w:r w:rsidRPr="00D62216">
          <w:rPr>
            <w:noProof/>
            <w:webHidden/>
          </w:rPr>
          <w:instrText xml:space="preserve"> PAGEREF _Toc9746604 \h </w:instrText>
        </w:r>
        <w:r w:rsidRPr="002C6D1A">
          <w:rPr>
            <w:noProof/>
            <w:webHidden/>
          </w:rPr>
        </w:r>
        <w:r w:rsidRPr="002C6D1A">
          <w:rPr>
            <w:noProof/>
            <w:webHidden/>
          </w:rPr>
          <w:fldChar w:fldCharType="separate"/>
        </w:r>
        <w:r w:rsidRPr="00D62216">
          <w:rPr>
            <w:noProof/>
            <w:webHidden/>
          </w:rPr>
          <w:t>8</w:t>
        </w:r>
        <w:r w:rsidRPr="002C6D1A">
          <w:rPr>
            <w:noProof/>
            <w:webHidden/>
          </w:rPr>
          <w:fldChar w:fldCharType="end"/>
        </w:r>
      </w:hyperlink>
    </w:p>
    <w:p w:rsidR="00FC642A" w:rsidRPr="00D62216" w:rsidRDefault="00827EFF" w:rsidP="00FC642A">
      <w:pPr>
        <w:spacing w:line="440" w:lineRule="exact"/>
        <w:sectPr w:rsidR="00FC642A" w:rsidRPr="00D62216" w:rsidSect="00E83BC3">
          <w:footerReference w:type="even" r:id="rId33"/>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2" w:name="_Toc9421014"/>
      <w:bookmarkStart w:id="43" w:name="_Toc9746645"/>
      <w:r w:rsidRPr="00D62216">
        <w:rPr>
          <w:rFonts w:eastAsia="宋体" w:hint="eastAsia"/>
        </w:rPr>
        <w:lastRenderedPageBreak/>
        <w:t>绪论</w:t>
      </w:r>
      <w:bookmarkEnd w:id="42"/>
      <w:bookmarkEnd w:id="43"/>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4" w:name="_Toc9746646"/>
      <w:r w:rsidRPr="00D62216">
        <w:rPr>
          <w:rFonts w:hint="eastAsia"/>
        </w:rPr>
        <w:t>数字莫尔三维测量介绍</w:t>
      </w:r>
      <w:bookmarkEnd w:id="44"/>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5" w:name="_Toc9746603"/>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1</w:t>
      </w:r>
      <w:r w:rsidRPr="002C6D1A">
        <w:fldChar w:fldCharType="end"/>
      </w:r>
      <w:r w:rsidR="00786C3F" w:rsidRPr="00D62216">
        <w:t xml:space="preserve"> </w:t>
      </w:r>
      <w:r w:rsidRPr="00D62216">
        <w:rPr>
          <w:rFonts w:hint="eastAsia"/>
        </w:rPr>
        <w:t>三坐标测量机和光学三维测量对比</w:t>
      </w:r>
      <w:bookmarkEnd w:id="45"/>
    </w:p>
    <w:tbl>
      <w:tblPr>
        <w:tblW w:w="8363" w:type="dxa"/>
        <w:tblInd w:w="157" w:type="dxa"/>
        <w:tblCellMar>
          <w:left w:w="0" w:type="dxa"/>
          <w:right w:w="0" w:type="dxa"/>
        </w:tblCellMar>
        <w:tblLook w:val="0600" w:firstRow="0" w:lastRow="0" w:firstColumn="0" w:lastColumn="0" w:noHBand="1" w:noVBand="1"/>
      </w:tblPr>
      <w:tblGrid>
        <w:gridCol w:w="1443"/>
        <w:gridCol w:w="4160"/>
        <w:gridCol w:w="2760"/>
      </w:tblGrid>
      <w:tr w:rsidR="007D436C" w:rsidRPr="00D62216" w:rsidTr="001828B3">
        <w:trPr>
          <w:cantSplit/>
          <w:trHeight w:val="348"/>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1828B3">
        <w:trPr>
          <w:trHeight w:val="270"/>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1828B3">
        <w:trPr>
          <w:cantSplit/>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1828B3">
        <w:trPr>
          <w:trHeight w:val="314"/>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1828B3">
        <w:trPr>
          <w:trHeight w:val="106"/>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1828B3">
        <w:trPr>
          <w:trHeight w:val="270"/>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w:t>
      </w:r>
      <w:r w:rsidR="001513C5" w:rsidRPr="00D62216">
        <w:rPr>
          <w:rFonts w:hint="eastAsia"/>
        </w:rPr>
        <w:lastRenderedPageBreak/>
        <w:t>量程大，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DATA </w:instrText>
      </w:r>
      <w:r w:rsidR="002270B7" w:rsidRPr="002C6D1A">
        <w:fldChar w:fldCharType="end"/>
      </w:r>
      <w:r w:rsidR="001513C5" w:rsidRPr="002C6D1A">
        <w:fldChar w:fldCharType="separate"/>
      </w:r>
      <w:r w:rsidR="002270B7" w:rsidRPr="00D62216">
        <w:rPr>
          <w:noProof/>
        </w:rPr>
        <w:t>[</w:t>
      </w:r>
      <w:hyperlink w:anchor="_ENREF_1" w:tooltip="曹向群, 1990 #93" w:history="1">
        <w:r w:rsidR="00E2701A" w:rsidRPr="00D62216">
          <w:rPr>
            <w:noProof/>
          </w:rPr>
          <w:t>1-5</w:t>
        </w:r>
      </w:hyperlink>
      <w:r w:rsidR="002270B7" w:rsidRPr="00D62216">
        <w:rPr>
          <w:noProof/>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2270B7" w:rsidRPr="00D62216">
        <w:instrText xml:space="preserve"> ADDIN EN.CITE &lt;EndNote&gt;&lt;Cite&gt;&lt;Author&gt;Warden&lt;/Author&gt;&lt;Year&gt;2005&lt;/Year&gt;&lt;RecNum&gt;100&lt;/RecNum&gt;&lt;DisplayText&gt;[6]&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2270B7" w:rsidRPr="00D62216">
        <w:rPr>
          <w:noProof/>
        </w:rPr>
        <w:t>[</w:t>
      </w:r>
      <w:hyperlink w:anchor="_ENREF_6" w:tooltip="Warden, 2005 #100" w:history="1">
        <w:r w:rsidR="00E2701A" w:rsidRPr="00D62216">
          <w:rPr>
            <w:noProof/>
          </w:rPr>
          <w:t>6</w:t>
        </w:r>
      </w:hyperlink>
      <w:r w:rsidR="002270B7" w:rsidRPr="00D62216">
        <w:rPr>
          <w:noProof/>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53472"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2C6D1A" w:rsidRPr="00EB086B" w:rsidRDefault="002C6D1A" w:rsidP="002C6D1A">
                              <w:pPr>
                                <w:pStyle w:val="af1"/>
                                <w:spacing w:before="156" w:after="156"/>
                              </w:pPr>
                              <w:bookmarkStart w:id="46" w:name="_Toc974661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53472"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5"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2C6D1A" w:rsidRPr="00EB086B" w:rsidRDefault="002C6D1A" w:rsidP="002C6D1A">
                        <w:pPr>
                          <w:pStyle w:val="af1"/>
                          <w:spacing w:before="156" w:after="156"/>
                        </w:pPr>
                        <w:bookmarkStart w:id="47" w:name="_Toc974661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7"/>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8F2CC6"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8F2CC6" w:rsidRPr="00D62216">
        <w:rPr>
          <w:noProof/>
        </w:rPr>
        <w:t>[</w:t>
      </w:r>
      <w:hyperlink w:anchor="_ENREF_8" w:tooltip="Mohammadi, 2017 #133" w:history="1">
        <w:r w:rsidR="008F2CC6" w:rsidRPr="00D62216">
          <w:rPr>
            <w:noProof/>
          </w:rPr>
          <w:t>8</w:t>
        </w:r>
      </w:hyperlink>
      <w:r w:rsidR="008F2CC6" w:rsidRPr="00D62216">
        <w:rPr>
          <w:noProof/>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2270B7" w:rsidRPr="00D62216">
        <w:instrText xml:space="preserve"> ADDIN EN.CITE &lt;EndNote&gt;&lt;Cite&gt;&lt;Author&gt;</w:instrText>
      </w:r>
      <w:r w:rsidR="002270B7" w:rsidRPr="00D62216">
        <w:rPr>
          <w:rFonts w:hint="eastAsia"/>
        </w:rPr>
        <w:instrText>丁一飞</w:instrText>
      </w:r>
      <w:r w:rsidR="002270B7" w:rsidRPr="00D62216">
        <w:instrText>&lt;/Author&gt;&lt;Year&gt;2016&lt;/Year&gt;&lt;RecNum&gt;96&lt;/RecNum&gt;&lt;DisplayText&gt;[2]&lt;/DisplayText&gt;&lt;record&gt;&lt;rec-number&gt;96&lt;/rec-number&gt;&lt;foreign-keys&gt;&lt;key app="EN" db-id="25ts25aeg5wpw5edwz8pv0fnx5faar95e29z" timestamp="1558188857"&gt;96&lt;/key&gt;&lt;/foreign-keys&gt;&lt;ref-type name="Thesis"&gt;32&lt;/ref-type&gt;&lt;contributors&gt;&lt;authors&gt;&lt;author&gt;</w:instrText>
      </w:r>
      <w:r w:rsidR="002270B7" w:rsidRPr="00D62216">
        <w:rPr>
          <w:rFonts w:hint="eastAsia"/>
        </w:rPr>
        <w:instrText>丁一飞</w:instrText>
      </w:r>
      <w:r w:rsidR="002270B7" w:rsidRPr="00D62216">
        <w:instrText>&lt;/author&gt;&lt;/authors&gt;&lt;tertiary-authors&gt;&lt;author&gt;</w:instrText>
      </w:r>
      <w:r w:rsidR="002270B7" w:rsidRPr="00D62216">
        <w:rPr>
          <w:rFonts w:hint="eastAsia"/>
        </w:rPr>
        <w:instrText>杨连祥</w:instrText>
      </w:r>
      <w:r w:rsidR="002270B7" w:rsidRPr="00D62216">
        <w:instrText>,&lt;/author&gt;&lt;/tertiary-authors&gt;&lt;/contributors&gt;&lt;titles&gt;&lt;title&gt;</w:instrText>
      </w:r>
      <w:r w:rsidR="002270B7" w:rsidRPr="00D62216">
        <w:rPr>
          <w:rFonts w:hint="eastAsia"/>
        </w:rPr>
        <w:instrText>数字光栅投影测量关键技术研究</w:instrText>
      </w:r>
      <w:r w:rsidR="002270B7" w:rsidRPr="00D62216">
        <w:instrText>&lt;/title&gt;&lt;/titles&gt;&lt;keywords&gt;&lt;keyword&gt;</w:instrText>
      </w:r>
      <w:r w:rsidR="002270B7" w:rsidRPr="00D62216">
        <w:rPr>
          <w:rFonts w:hint="eastAsia"/>
        </w:rPr>
        <w:instrText>数字光栅</w:instrText>
      </w:r>
      <w:r w:rsidR="002270B7" w:rsidRPr="00D62216">
        <w:instrText>&lt;/keyword&gt;&lt;keyword&gt;</w:instrText>
      </w:r>
      <w:r w:rsidR="002270B7" w:rsidRPr="00D62216">
        <w:rPr>
          <w:rFonts w:hint="eastAsia"/>
        </w:rPr>
        <w:instrText>非正弦性</w:instrText>
      </w:r>
      <w:r w:rsidR="002270B7" w:rsidRPr="00D62216">
        <w:instrText>&lt;/keyword&gt;&lt;keyword&gt;</w:instrText>
      </w:r>
      <w:r w:rsidR="002270B7" w:rsidRPr="00D62216">
        <w:rPr>
          <w:rFonts w:hint="eastAsia"/>
        </w:rPr>
        <w:instrText>相位展开</w:instrText>
      </w:r>
      <w:r w:rsidR="002270B7" w:rsidRPr="00D62216">
        <w:instrText>&lt;/keyword&gt;&lt;keyword&gt;</w:instrText>
      </w:r>
      <w:r w:rsidR="002270B7" w:rsidRPr="00D62216">
        <w:rPr>
          <w:rFonts w:hint="eastAsia"/>
        </w:rPr>
        <w:instrText>阶梯标定</w:instrText>
      </w:r>
      <w:r w:rsidR="002270B7" w:rsidRPr="00D62216">
        <w:instrText>&lt;/keyword&gt;&lt;keyword&gt;</w:instrText>
      </w:r>
      <w:r w:rsidR="002270B7" w:rsidRPr="00D62216">
        <w:rPr>
          <w:rFonts w:hint="eastAsia"/>
        </w:rPr>
        <w:instrText>解包裹</w:instrText>
      </w:r>
      <w:r w:rsidR="002270B7" w:rsidRPr="00D62216">
        <w:instrText>&lt;/keyword&gt;&lt;keyword&gt;</w:instrText>
      </w:r>
      <w:r w:rsidR="002270B7" w:rsidRPr="00D62216">
        <w:rPr>
          <w:rFonts w:hint="eastAsia"/>
        </w:rPr>
        <w:instrText>三维形貌</w:instrText>
      </w:r>
      <w:r w:rsidR="002270B7" w:rsidRPr="00D62216">
        <w:instrText>&lt;/keyword&gt;&lt;/keywords&gt;&lt;dates&gt;&lt;year&gt;2016&lt;/year&gt;&lt;/dates&gt;&lt;publisher&gt;</w:instrText>
      </w:r>
      <w:r w:rsidR="002270B7" w:rsidRPr="00D62216">
        <w:rPr>
          <w:rFonts w:hint="eastAsia"/>
        </w:rPr>
        <w:instrText>合肥工业大学</w:instrText>
      </w:r>
      <w:r w:rsidR="002270B7" w:rsidRPr="00D62216">
        <w:instrText>&lt;/publisher&gt;&lt;work-type&gt;</w:instrText>
      </w:r>
      <w:r w:rsidR="002270B7" w:rsidRPr="00D62216">
        <w:rPr>
          <w:rFonts w:hint="eastAsia"/>
        </w:rPr>
        <w:instrText>硕士</w:instrText>
      </w:r>
      <w:r w:rsidR="002270B7" w:rsidRPr="00D62216">
        <w:instrText>&lt;/work-type&gt;&lt;urls&gt;&lt;/urls&gt;&lt;remote-database-provider&gt;Cnki&lt;/remote-database-provider&gt;&lt;/record&gt;&lt;/Cite&gt;&lt;/EndNote&gt;</w:instrText>
      </w:r>
      <w:r w:rsidR="00735543" w:rsidRPr="002C6D1A">
        <w:fldChar w:fldCharType="separate"/>
      </w:r>
      <w:r w:rsidR="002270B7" w:rsidRPr="00D62216">
        <w:rPr>
          <w:noProof/>
        </w:rPr>
        <w:t>[</w:t>
      </w:r>
      <w:hyperlink w:anchor="_ENREF_2" w:tooltip="丁一飞, 2016 #96" w:history="1">
        <w:r w:rsidR="00E2701A" w:rsidRPr="00D62216">
          <w:rPr>
            <w:noProof/>
          </w:rPr>
          <w:t>2</w:t>
        </w:r>
      </w:hyperlink>
      <w:r w:rsidR="002270B7" w:rsidRPr="00D62216">
        <w:rPr>
          <w:noProof/>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2270B7" w:rsidRPr="00D62216">
        <w:instrText xml:space="preserve"> ADDIN EN.CITE &lt;EndNote&gt;&lt;Cite&gt;&lt;Author&gt;Mohammadi&lt;/Author&gt;&lt;Year&gt;2010&lt;/Year&gt;&lt;RecNum&gt;129&lt;/RecNum&gt;&lt;DisplayText&gt;[9]&lt;/DisplayText&gt;&lt;record&gt;&lt;rec-number&gt;129&lt;/rec-number&gt;&lt;foreign-keys&gt;&lt;key app="EN" db-id="25ts25aeg5wpw5edwz8pv0fnx5faar95e29z" timestamp="1558275751"&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2270B7" w:rsidRPr="00D62216">
        <w:rPr>
          <w:noProof/>
        </w:rPr>
        <w:t>[</w:t>
      </w:r>
      <w:hyperlink w:anchor="_ENREF_9" w:tooltip="Mohammadi, 2010 #129" w:history="1">
        <w:r w:rsidR="00E2701A" w:rsidRPr="00D62216">
          <w:rPr>
            <w:noProof/>
          </w:rPr>
          <w:t>9</w:t>
        </w:r>
      </w:hyperlink>
      <w:r w:rsidR="002270B7" w:rsidRPr="00D62216">
        <w:rPr>
          <w:noProof/>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2270B7" w:rsidRPr="00D62216">
        <w:instrText xml:space="preserve"> ADDIN EN.CITE &lt;EndNote&gt;&lt;Cite&gt;&lt;Author&gt;Mohammadi&lt;/Author&gt;&lt;Year&gt;2016&lt;/Year&gt;&lt;RecNum&gt;131&lt;/RecNum&gt;&lt;DisplayText&gt;[10]&lt;/DisplayText&gt;&lt;record&gt;&lt;rec-number&gt;131&lt;/rec-number&gt;&lt;foreign-keys&gt;&lt;key app="EN" db-id="25ts25aeg5wpw5edwz8pv0fnx5faar95e29z" timestamp="1558275754"&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2270B7" w:rsidRPr="00D62216">
        <w:rPr>
          <w:noProof/>
        </w:rPr>
        <w:t>[</w:t>
      </w:r>
      <w:hyperlink w:anchor="_ENREF_10" w:tooltip="Mohammadi, 2016 #131" w:history="1">
        <w:r w:rsidR="00E2701A" w:rsidRPr="00D62216">
          <w:rPr>
            <w:noProof/>
          </w:rPr>
          <w:t>10</w:t>
        </w:r>
      </w:hyperlink>
      <w:r w:rsidR="002270B7" w:rsidRPr="00D62216">
        <w:rPr>
          <w:noProof/>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w:t>
      </w:r>
      <w:r w:rsidR="00134892" w:rsidRPr="00D62216">
        <w:rPr>
          <w:rFonts w:hint="eastAsia"/>
        </w:rPr>
        <w:lastRenderedPageBreak/>
        <w:t>莫尔条纹生成</w:t>
      </w:r>
      <w:r w:rsidR="00712B34" w:rsidRPr="00D62216">
        <w:rPr>
          <w:rFonts w:hint="eastAsia"/>
        </w:rPr>
        <w:t>得到。但由相位提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w:t>
      </w:r>
      <w:bookmarkStart w:id="48" w:name="_Toc9065202"/>
      <w:bookmarkStart w:id="49" w:name="_Toc9421018"/>
      <w:r w:rsidR="005D13E8" w:rsidRPr="002C6D1A">
        <w:rPr>
          <w:noProof/>
        </w:rPr>
        <mc:AlternateContent>
          <mc:Choice Requires="wpg">
            <w:drawing>
              <wp:anchor distT="0" distB="0" distL="114300" distR="114300" simplePos="0" relativeHeight="251623424" behindDoc="0" locked="0" layoutInCell="1" allowOverlap="1" wp14:anchorId="699C4D2F" wp14:editId="2C49F49E">
                <wp:simplePos x="0" y="0"/>
                <wp:positionH relativeFrom="margin">
                  <wp:posOffset>1056005</wp:posOffset>
                </wp:positionH>
                <wp:positionV relativeFrom="margin">
                  <wp:posOffset>3281680</wp:posOffset>
                </wp:positionV>
                <wp:extent cx="3826510" cy="3846195"/>
                <wp:effectExtent l="0" t="0" r="2540" b="1905"/>
                <wp:wrapTopAndBottom/>
                <wp:docPr id="4" name="组合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26510" cy="3846195"/>
                          <a:chOff x="0" y="0"/>
                          <a:chExt cx="2476500" cy="2527247"/>
                        </a:xfrm>
                      </wpg:grpSpPr>
                      <pic:pic xmlns:pic="http://schemas.openxmlformats.org/drawingml/2006/picture">
                        <pic:nvPicPr>
                          <pic:cNvPr id="5" name="图片 5"/>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76500" cy="208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文本框 4"/>
                        <wps:cNvSpPr txBox="1">
                          <a:spLocks noChangeArrowheads="1"/>
                        </wps:cNvSpPr>
                        <wps:spPr bwMode="auto">
                          <a:xfrm>
                            <a:off x="0" y="2140585"/>
                            <a:ext cx="2476500" cy="3866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C6D1A" w:rsidRPr="00F416FB" w:rsidRDefault="002C6D1A" w:rsidP="002B523E">
                              <w:pPr>
                                <w:pStyle w:val="af1"/>
                                <w:spacing w:before="156" w:after="156"/>
                              </w:pPr>
                              <w:bookmarkStart w:id="50" w:name="_Toc9746621"/>
                              <w:r w:rsidRPr="00F416FB">
                                <w:t>图</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Pr>
                                  <w:noProof/>
                                </w:rPr>
                                <w:t>3</w:t>
                              </w:r>
                              <w:r w:rsidRPr="00F416FB">
                                <w:fldChar w:fldCharType="end"/>
                              </w:r>
                              <w:r>
                                <w:rPr>
                                  <w:rFonts w:hint="eastAsia"/>
                                </w:rPr>
                                <w:t xml:space="preserve"> </w:t>
                              </w:r>
                              <w:r w:rsidRPr="00F416FB">
                                <w:rPr>
                                  <w:rFonts w:hint="eastAsia"/>
                                </w:rPr>
                                <w:t>数字莫尔三维测量流程图</w:t>
                              </w:r>
                              <w:bookmarkEnd w:id="50"/>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99C4D2F" id="组合 139" o:spid="_x0000_s1029" style="position:absolute;left:0;text-align:left;margin-left:83.15pt;margin-top:258.4pt;width:301.3pt;height:302.85pt;z-index:251623424;mso-position-horizontal-relative:margin;mso-position-vertical-relative:margin;mso-width-relative:margin;mso-height-relative:margin" coordsize="24765,25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">
                <v:shape id="图片 5" o:spid="_x0000_s1030" type="#_x0000_t75" style="position:absolute;width:24765;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">
                  <v:imagedata r:id="rId37" o:title=""/>
                  <v:path arrowok="t"/>
                </v:shape>
                <v:shape id="文本框 4" o:spid="_x0000_s1031" type="#_x0000_t202" style="position:absolute;top:21405;width:2476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rsidR="002C6D1A" w:rsidRPr="00F416FB" w:rsidRDefault="002C6D1A" w:rsidP="002B523E">
                        <w:pPr>
                          <w:pStyle w:val="af1"/>
                          <w:spacing w:before="156" w:after="156"/>
                        </w:pPr>
                        <w:bookmarkStart w:id="51" w:name="_Toc9746621"/>
                        <w:r w:rsidRPr="00F416FB">
                          <w:t>图</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Pr>
                            <w:noProof/>
                          </w:rPr>
                          <w:t>3</w:t>
                        </w:r>
                        <w:r w:rsidRPr="00F416FB">
                          <w:fldChar w:fldCharType="end"/>
                        </w:r>
                        <w:r>
                          <w:rPr>
                            <w:rFonts w:hint="eastAsia"/>
                          </w:rPr>
                          <w:t xml:space="preserve"> </w:t>
                        </w:r>
                        <w:r w:rsidRPr="00F416FB">
                          <w:rPr>
                            <w:rFonts w:hint="eastAsia"/>
                          </w:rPr>
                          <w:t>数字莫尔三维测量流程图</w:t>
                        </w:r>
                        <w:bookmarkEnd w:id="51"/>
                      </w:p>
                    </w:txbxContent>
                  </v:textbox>
                </v:shape>
                <w10:wrap type="topAndBottom" anchorx="margin" anchory="margin"/>
              </v:group>
            </w:pict>
          </mc:Fallback>
        </mc:AlternateContent>
      </w:r>
      <w:bookmarkEnd w:id="48"/>
      <w:bookmarkEnd w:id="49"/>
      <w:r w:rsidR="00712B34" w:rsidRPr="00D62216">
        <w:rPr>
          <w:rFonts w:hint="eastAsia"/>
        </w:rPr>
        <w:t>应关系的过程称为为系统校准。利用相</w:t>
      </w:r>
      <w:r w:rsidR="003374E9" w:rsidRPr="00D62216">
        <w:t>-</w:t>
      </w:r>
      <w:r w:rsidR="00712B34" w:rsidRPr="00D62216">
        <w:rPr>
          <w:rFonts w:hint="eastAsia"/>
        </w:rPr>
        <w:t>高关系得出被测物体绝对三维模型的过程称为高度转换。</w:t>
      </w:r>
    </w:p>
    <w:p w:rsidR="007D436C" w:rsidRPr="00D62216" w:rsidRDefault="0026177B" w:rsidP="00F81E25">
      <w:pPr>
        <w:pStyle w:val="2"/>
        <w:spacing w:before="156" w:after="156"/>
      </w:pPr>
      <w:bookmarkStart w:id="52" w:name="_Toc9746647"/>
      <w:r w:rsidRPr="00D62216">
        <w:rPr>
          <w:rFonts w:hint="eastAsia"/>
        </w:rPr>
        <w:t>本文主要内容</w:t>
      </w:r>
      <w:bookmarkEnd w:id="52"/>
    </w:p>
    <w:p w:rsidR="001D4410" w:rsidRPr="00D62216" w:rsidRDefault="001D4410">
      <w:pPr>
        <w:pStyle w:val="aff8"/>
        <w:ind w:firstLineChars="0" w:firstLine="0"/>
      </w:pPr>
      <w:r w:rsidRPr="00D62216">
        <w:rPr>
          <w:rFonts w:hint="eastAsia"/>
        </w:rPr>
        <w:t>基于滑铁卢大学学者的工作</w:t>
      </w:r>
      <w:r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Pr="002C6D1A">
        <w:fldChar w:fldCharType="end"/>
      </w:r>
      <w:r w:rsidR="00480AEB" w:rsidRPr="00D62216">
        <w:rPr>
          <w:rFonts w:hint="eastAsia"/>
        </w:rPr>
        <w:t>，本论文分析了数字莫尔三维测量过程中，近似处理，数字</w:t>
      </w:r>
      <w:r w:rsidR="00764555" w:rsidRPr="00D62216">
        <w:rPr>
          <w:rFonts w:hint="eastAsia"/>
        </w:rPr>
        <w:t>莫尔条纹生成</w:t>
      </w:r>
      <w:r w:rsidR="00480AEB" w:rsidRPr="00D62216">
        <w:rPr>
          <w:rFonts w:hint="eastAsia"/>
        </w:rPr>
        <w:t>过程中高频噪声，滤波改变图像细节等因素对数字莫尔三维测量误差产生的影响。</w:t>
      </w:r>
      <w:r w:rsidR="002B523E" w:rsidRPr="00D62216">
        <w:rPr>
          <w:rFonts w:hint="eastAsia"/>
        </w:rPr>
        <w:t>结合数字莫尔三维测量理论基础</w:t>
      </w:r>
      <w:r w:rsidR="00480AEB" w:rsidRPr="00D62216">
        <w:rPr>
          <w:rFonts w:hint="eastAsia"/>
        </w:rPr>
        <w:t>，本论文</w:t>
      </w:r>
      <w:r w:rsidR="002B523E" w:rsidRPr="00D62216">
        <w:rPr>
          <w:rFonts w:hint="eastAsia"/>
        </w:rPr>
        <w:t>研究中</w:t>
      </w:r>
      <w:r w:rsidR="00480AEB" w:rsidRPr="00D62216">
        <w:rPr>
          <w:rFonts w:hint="eastAsia"/>
        </w:rPr>
        <w:t>使用</w:t>
      </w:r>
      <w:r w:rsidR="00480AEB" w:rsidRPr="00D62216">
        <w:t>3d</w:t>
      </w:r>
      <w:r w:rsidR="00764555" w:rsidRPr="00D62216">
        <w:t>s</w:t>
      </w:r>
      <w:r w:rsidR="00480AEB" w:rsidRPr="00D62216">
        <w:t xml:space="preserve"> Max</w:t>
      </w:r>
      <w:r w:rsidR="00480AEB" w:rsidRPr="00D62216">
        <w:rPr>
          <w:rFonts w:hint="eastAsia"/>
        </w:rPr>
        <w:t>三维建模仿真软件和</w:t>
      </w:r>
      <w:r w:rsidR="00480AEB" w:rsidRPr="00D62216">
        <w:t>MATLAB</w:t>
      </w:r>
      <w:r w:rsidR="00480AEB" w:rsidRPr="00D62216">
        <w:rPr>
          <w:rFonts w:hint="eastAsia"/>
        </w:rPr>
        <w:t>科学计算包，探索并验证了数字莫尔测量</w:t>
      </w:r>
      <w:r w:rsidR="00480AEB" w:rsidRPr="00D62216">
        <w:rPr>
          <w:rFonts w:hint="eastAsia"/>
        </w:rPr>
        <w:lastRenderedPageBreak/>
        <w:t>过程中关键步骤的处理算法，为后期实际搭建数字莫尔</w:t>
      </w:r>
      <w:r w:rsidR="00480AEB" w:rsidRPr="00D62216">
        <w:t>3D</w:t>
      </w:r>
      <w:r w:rsidR="00480AEB" w:rsidRPr="00D62216">
        <w:rPr>
          <w:rFonts w:hint="eastAsia"/>
        </w:rPr>
        <w:t>测量系统做了可行性和难点分析。在第</w:t>
      </w:r>
      <w:r w:rsidR="00480AEB" w:rsidRPr="00D62216">
        <w:t>2</w:t>
      </w:r>
      <w:r w:rsidR="00FB4783" w:rsidRPr="00D62216">
        <w:rPr>
          <w:rFonts w:hint="eastAsia"/>
        </w:rPr>
        <w:t>章中，本论文</w:t>
      </w:r>
      <w:r w:rsidR="007C667B" w:rsidRPr="00D62216">
        <w:rPr>
          <w:rFonts w:hint="eastAsia"/>
        </w:rPr>
        <w:t>将</w:t>
      </w:r>
      <w:r w:rsidR="00FB4783" w:rsidRPr="00D62216">
        <w:rPr>
          <w:rFonts w:hint="eastAsia"/>
        </w:rPr>
        <w:t>利用几何关系和傅立叶级数两种视角讨论</w:t>
      </w:r>
      <w:r w:rsidR="00480AEB" w:rsidRPr="00D62216">
        <w:rPr>
          <w:rFonts w:hint="eastAsia"/>
        </w:rPr>
        <w:t>莫尔条纹产生的原理，</w:t>
      </w:r>
      <w:r w:rsidR="004D5B6C" w:rsidRPr="00D62216">
        <w:rPr>
          <w:rFonts w:hint="eastAsia"/>
        </w:rPr>
        <w:t>并将借助</w:t>
      </w:r>
      <w:r w:rsidR="00480AEB" w:rsidRPr="00D62216">
        <w:rPr>
          <w:rFonts w:hint="eastAsia"/>
        </w:rPr>
        <w:t>三角测量法的几何模型</w:t>
      </w:r>
      <w:r w:rsidR="004D5B6C" w:rsidRPr="00D62216">
        <w:rPr>
          <w:rFonts w:hint="eastAsia"/>
        </w:rPr>
        <w:t>推导</w:t>
      </w:r>
      <w:r w:rsidR="00480AEB" w:rsidRPr="00D62216">
        <w:rPr>
          <w:rFonts w:hint="eastAsia"/>
        </w:rPr>
        <w:t>相位差和高度的对应关系。在第</w:t>
      </w:r>
      <w:r w:rsidR="00480AEB" w:rsidRPr="00D62216">
        <w:t>3</w:t>
      </w:r>
      <w:r w:rsidR="00480AEB" w:rsidRPr="00D62216">
        <w:rPr>
          <w:rFonts w:hint="eastAsia"/>
        </w:rPr>
        <w:t>章中，本论文</w:t>
      </w:r>
      <w:r w:rsidR="00FB4783" w:rsidRPr="00D62216">
        <w:rPr>
          <w:rFonts w:hint="eastAsia"/>
        </w:rPr>
        <w:t>将拓展</w:t>
      </w:r>
      <w:r w:rsidR="00480AEB" w:rsidRPr="00D62216">
        <w:rPr>
          <w:rFonts w:hint="eastAsia"/>
        </w:rPr>
        <w:t>第</w:t>
      </w:r>
      <w:r w:rsidR="00480AEB" w:rsidRPr="00D62216">
        <w:t>2</w:t>
      </w:r>
      <w:r w:rsidR="00480AEB" w:rsidRPr="00D62216">
        <w:rPr>
          <w:rFonts w:hint="eastAsia"/>
        </w:rPr>
        <w:t>章的相位差</w:t>
      </w:r>
      <w:r w:rsidR="00480AEB" w:rsidRPr="00D62216">
        <w:t>-</w:t>
      </w:r>
      <w:r w:rsidR="00480AEB" w:rsidRPr="00D62216">
        <w:rPr>
          <w:rFonts w:hint="eastAsia"/>
        </w:rPr>
        <w:t>高度关系，利用立体几何关系推导相位分布和高度分布的非线性关系</w:t>
      </w:r>
      <w:r w:rsidR="008112F2" w:rsidRPr="00D62216">
        <w:rPr>
          <w:rFonts w:hint="eastAsia"/>
        </w:rPr>
        <w:t>和线性关系</w:t>
      </w:r>
      <w:r w:rsidR="00502BF4" w:rsidRPr="00D62216">
        <w:rPr>
          <w:rFonts w:hint="eastAsia"/>
        </w:rPr>
        <w:t>。</w:t>
      </w:r>
      <w:r w:rsidR="00480AEB" w:rsidRPr="00D62216">
        <w:rPr>
          <w:rFonts w:hint="eastAsia"/>
        </w:rPr>
        <w:t>在第</w:t>
      </w:r>
      <w:r w:rsidR="00480AEB" w:rsidRPr="00D62216">
        <w:t>4</w:t>
      </w:r>
      <w:r w:rsidR="00FB4783" w:rsidRPr="00D62216">
        <w:rPr>
          <w:rFonts w:hint="eastAsia"/>
        </w:rPr>
        <w:t>章，本论文将讨论叠加</w:t>
      </w:r>
      <w:r w:rsidR="007F61E4" w:rsidRPr="00D62216">
        <w:rPr>
          <w:rFonts w:hint="eastAsia"/>
        </w:rPr>
        <w:t>由</w:t>
      </w:r>
      <w:r w:rsidR="00FB4783" w:rsidRPr="00D62216">
        <w:rPr>
          <w:rFonts w:hint="eastAsia"/>
        </w:rPr>
        <w:t>物体扭曲的投影条纹和同周期不同初始相位条纹</w:t>
      </w:r>
      <w:r w:rsidR="007F61E4" w:rsidRPr="00D62216">
        <w:rPr>
          <w:rFonts w:hint="eastAsia"/>
        </w:rPr>
        <w:t>图样</w:t>
      </w:r>
      <w:r w:rsidR="00480AEB" w:rsidRPr="00D62216">
        <w:rPr>
          <w:rFonts w:hint="eastAsia"/>
        </w:rPr>
        <w:t>后所得强度分布的表达</w:t>
      </w:r>
      <w:r w:rsidR="00FB4783" w:rsidRPr="00D62216">
        <w:rPr>
          <w:rFonts w:hint="eastAsia"/>
        </w:rPr>
        <w:t>式</w:t>
      </w:r>
      <w:r w:rsidR="00B56A22" w:rsidRPr="00D62216">
        <w:rPr>
          <w:rFonts w:hint="eastAsia"/>
        </w:rPr>
        <w:t>，</w:t>
      </w:r>
      <w:r w:rsidR="007F61E4" w:rsidRPr="00D62216">
        <w:rPr>
          <w:rFonts w:hint="eastAsia"/>
        </w:rPr>
        <w:t>并将演示</w:t>
      </w:r>
      <w:r w:rsidR="00FB4783" w:rsidRPr="00D62216">
        <w:rPr>
          <w:rFonts w:hint="eastAsia"/>
        </w:rPr>
        <w:t>数字</w:t>
      </w:r>
      <w:r w:rsidR="005D13E8" w:rsidRPr="00D62216">
        <w:rPr>
          <w:rFonts w:hint="eastAsia"/>
        </w:rPr>
        <w:t>莫尔</w:t>
      </w:r>
      <w:r w:rsidR="00FB4783" w:rsidRPr="00D62216">
        <w:rPr>
          <w:rFonts w:hint="eastAsia"/>
        </w:rPr>
        <w:t>条纹的产生</w:t>
      </w:r>
      <w:r w:rsidR="00BE15A4" w:rsidRPr="00D62216">
        <w:rPr>
          <w:rFonts w:hint="eastAsia"/>
        </w:rPr>
        <w:t>和</w:t>
      </w:r>
      <w:r w:rsidR="00480AEB" w:rsidRPr="00D62216">
        <w:rPr>
          <w:rFonts w:hint="eastAsia"/>
        </w:rPr>
        <w:t>平稳小波变换</w:t>
      </w:r>
      <w:r w:rsidR="00B56A22" w:rsidRPr="00D62216">
        <w:rPr>
          <w:rFonts w:hint="eastAsia"/>
        </w:rPr>
        <w:t>结合</w:t>
      </w:r>
      <w:r w:rsidR="00480AEB" w:rsidRPr="00D62216">
        <w:rPr>
          <w:rFonts w:hint="eastAsia"/>
        </w:rPr>
        <w:t>傅立叶频域的滤波方法</w:t>
      </w:r>
      <w:r w:rsidR="00BE15A4" w:rsidRPr="00D62216">
        <w:rPr>
          <w:rFonts w:hint="eastAsia"/>
        </w:rPr>
        <w:t>。</w:t>
      </w:r>
      <w:r w:rsidR="00480AEB" w:rsidRPr="00D62216">
        <w:rPr>
          <w:rFonts w:hint="eastAsia"/>
        </w:rPr>
        <w:t>最后，在第</w:t>
      </w:r>
      <w:r w:rsidR="00FF1E54" w:rsidRPr="00D62216">
        <w:t>5</w:t>
      </w:r>
      <w:r w:rsidR="00480AEB" w:rsidRPr="00D62216">
        <w:rPr>
          <w:rFonts w:hint="eastAsia"/>
        </w:rPr>
        <w:t>章中，本论文</w:t>
      </w:r>
      <w:r w:rsidR="00FF1E54" w:rsidRPr="00D62216">
        <w:rPr>
          <w:rFonts w:hint="eastAsia"/>
        </w:rPr>
        <w:t>将</w:t>
      </w:r>
      <w:r w:rsidR="00480AEB" w:rsidRPr="00D62216">
        <w:rPr>
          <w:rFonts w:hint="eastAsia"/>
        </w:rPr>
        <w:t>修正第</w:t>
      </w:r>
      <w:r w:rsidR="00480AEB" w:rsidRPr="00D62216">
        <w:t>4</w:t>
      </w:r>
      <w:r w:rsidR="00480AEB" w:rsidRPr="00D62216">
        <w:rPr>
          <w:rFonts w:hint="eastAsia"/>
        </w:rPr>
        <w:t>章中的莫尔条纹灰度值与相位分布关系，并</w:t>
      </w:r>
      <w:r w:rsidR="00FF1E54" w:rsidRPr="00D62216">
        <w:rPr>
          <w:rFonts w:hint="eastAsia"/>
        </w:rPr>
        <w:t>将借助</w:t>
      </w:r>
      <w:r w:rsidR="00480AEB" w:rsidRPr="00D62216">
        <w:rPr>
          <w:rFonts w:hint="eastAsia"/>
        </w:rPr>
        <w:t>外差</w:t>
      </w:r>
      <w:r w:rsidR="005C634D" w:rsidRPr="00D62216">
        <w:rPr>
          <w:rFonts w:hint="eastAsia"/>
        </w:rPr>
        <w:t>法计算出折叠相位分布</w:t>
      </w:r>
      <w:r w:rsidR="00FF1E54" w:rsidRPr="00D62216">
        <w:rPr>
          <w:rFonts w:hint="eastAsia"/>
        </w:rPr>
        <w:t>和介绍了</w:t>
      </w:r>
      <w:r w:rsidR="00480AEB" w:rsidRPr="00D62216">
        <w:rPr>
          <w:rFonts w:hint="eastAsia"/>
        </w:rPr>
        <w:t>相位展开法的原理。</w:t>
      </w:r>
    </w:p>
    <w:p w:rsidR="005D13E8" w:rsidRPr="00D62216" w:rsidRDefault="005D13E8">
      <w:pPr>
        <w:widowControl/>
        <w:spacing w:line="240" w:lineRule="auto"/>
        <w:jc w:val="left"/>
        <w:rPr>
          <w:b/>
          <w:sz w:val="32"/>
          <w:szCs w:val="32"/>
        </w:rPr>
      </w:pPr>
      <w:bookmarkStart w:id="53" w:name="_Toc9421020"/>
      <w:r w:rsidRPr="00D62216">
        <w:br w:type="page"/>
      </w:r>
    </w:p>
    <w:p w:rsidR="00CD69B2" w:rsidRPr="00D62216" w:rsidRDefault="00CD69B2" w:rsidP="00CD69B2">
      <w:pPr>
        <w:pStyle w:val="1"/>
        <w:spacing w:before="312" w:after="312"/>
        <w:rPr>
          <w:rFonts w:eastAsia="宋体"/>
          <w:sz w:val="24"/>
          <w:szCs w:val="20"/>
        </w:rPr>
      </w:pPr>
      <w:bookmarkStart w:id="54" w:name="_Toc9746648"/>
      <w:r w:rsidRPr="00D62216">
        <w:rPr>
          <w:rFonts w:eastAsia="宋体" w:hint="eastAsia"/>
        </w:rPr>
        <w:lastRenderedPageBreak/>
        <w:t>相位</w:t>
      </w:r>
      <w:r w:rsidRPr="00D62216">
        <w:rPr>
          <w:rFonts w:eastAsia="宋体"/>
        </w:rPr>
        <w:t>-</w:t>
      </w:r>
      <w:r w:rsidRPr="00D62216">
        <w:rPr>
          <w:rFonts w:eastAsia="宋体" w:hint="eastAsia"/>
        </w:rPr>
        <w:t>高度对应关系</w:t>
      </w:r>
      <w:bookmarkEnd w:id="53"/>
      <w:bookmarkEnd w:id="54"/>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 </w:instrText>
      </w:r>
      <w:r w:rsidR="002270B7"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 xml:space="preserve">, </w:t>
      </w:r>
      <w:hyperlink w:anchor="_ENREF_12" w:tooltip="李恩泽, 2016 #138" w:history="1">
        <w:r w:rsidR="00E2701A" w:rsidRPr="00D62216">
          <w:rPr>
            <w:noProof/>
          </w:rPr>
          <w:t>12</w:t>
        </w:r>
      </w:hyperlink>
      <w:r w:rsidR="002270B7" w:rsidRPr="00D62216">
        <w:rPr>
          <w:noProof/>
        </w:rPr>
        <w:t xml:space="preserve">, </w:t>
      </w:r>
      <w:hyperlink w:anchor="_ENREF_1" w:tooltip="曹向群, 1990 #93" w:history="1">
        <w:r w:rsidR="00E2701A" w:rsidRPr="00D62216">
          <w:rPr>
            <w:noProof/>
          </w:rPr>
          <w:t>1</w:t>
        </w:r>
      </w:hyperlink>
      <w:r w:rsidR="002270B7" w:rsidRPr="00D62216">
        <w:rPr>
          <w:noProof/>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 </w:instrText>
      </w:r>
      <w:r w:rsidR="002270B7"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3" w:tooltip="Zhou, 2018 #126" w:history="1">
        <w:r w:rsidR="00E2701A" w:rsidRPr="00D62216">
          <w:rPr>
            <w:noProof/>
          </w:rPr>
          <w:t>13</w:t>
        </w:r>
      </w:hyperlink>
      <w:r w:rsidR="002270B7" w:rsidRPr="00D62216">
        <w:rPr>
          <w:noProof/>
        </w:rPr>
        <w:t xml:space="preserve">, </w:t>
      </w:r>
      <w:hyperlink w:anchor="_ENREF_10" w:tooltip="Mohammadi, 2016 #131" w:history="1">
        <w:r w:rsidR="00E2701A" w:rsidRPr="00D62216">
          <w:rPr>
            <w:noProof/>
          </w:rPr>
          <w:t>10</w:t>
        </w:r>
      </w:hyperlink>
      <w:r w:rsidR="002270B7" w:rsidRPr="00D62216">
        <w:rPr>
          <w:noProof/>
        </w:rPr>
        <w:t xml:space="preserve">, </w:t>
      </w:r>
      <w:hyperlink w:anchor="_ENREF_3" w:tooltip="朱丽君, 2015 #122" w:history="1">
        <w:r w:rsidR="00E2701A" w:rsidRPr="00D62216">
          <w:rPr>
            <w:noProof/>
          </w:rPr>
          <w:t>3</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5" w:name="_Toc9421021"/>
      <w:bookmarkStart w:id="56" w:name="_Toc9746649"/>
      <w:r w:rsidRPr="002C6D1A">
        <w:rPr>
          <w:noProof/>
        </w:rPr>
        <mc:AlternateContent>
          <mc:Choice Requires="wpg">
            <w:drawing>
              <wp:anchor distT="0" distB="0" distL="114300" distR="114300" simplePos="0" relativeHeight="251587584"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2C6D1A" w:rsidRPr="00185569" w:rsidRDefault="002C6D1A"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2C6D1A" w:rsidRPr="009D483E" w:rsidRDefault="002C6D1A"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2C6D1A" w:rsidRPr="00527412" w:rsidRDefault="002C6D1A"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2C6D1A" w:rsidRPr="002C6D1A" w:rsidRDefault="002C6D1A">
                              <w:pPr>
                                <w:pStyle w:val="af1"/>
                                <w:spacing w:before="156" w:after="156"/>
                              </w:pPr>
                              <w:bookmarkStart w:id="57" w:name="_Toc9746622"/>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4</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2" style="position:absolute;left:0;text-align:left;margin-left:.85pt;margin-top:45.85pt;width:430.85pt;height:196.2pt;z-index:251587584"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">
                <v:group id="组合 22" o:spid="_x0000_s1033"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4"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5"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6"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7"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8"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2C6D1A" w:rsidRPr="00185569" w:rsidRDefault="002C6D1A" w:rsidP="00F416FB">
                          <w:pPr>
                            <w:pStyle w:val="af1"/>
                            <w:spacing w:before="156" w:after="156"/>
                            <w:rPr>
                              <w:rFonts w:ascii="宋体" w:hAnsi="宋体"/>
                              <w:noProof/>
                              <w:sz w:val="24"/>
                              <w:szCs w:val="20"/>
                            </w:rPr>
                          </w:pPr>
                          <w:r>
                            <w:rPr>
                              <w:rFonts w:hint="eastAsia"/>
                            </w:rPr>
                            <w:t>(</w:t>
                          </w:r>
                          <w:r>
                            <w:t>c)</w:t>
                          </w:r>
                        </w:p>
                      </w:txbxContent>
                    </v:textbox>
                  </v:shape>
                  <v:shape id="文本框 19" o:spid="_x0000_s1039"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2C6D1A" w:rsidRPr="009D483E" w:rsidRDefault="002C6D1A" w:rsidP="00F416FB">
                          <w:pPr>
                            <w:pStyle w:val="af1"/>
                            <w:spacing w:before="156" w:after="156"/>
                            <w:rPr>
                              <w:rFonts w:ascii="宋体" w:hAnsi="宋体"/>
                              <w:noProof/>
                              <w:sz w:val="24"/>
                              <w:szCs w:val="20"/>
                            </w:rPr>
                          </w:pPr>
                          <w:r>
                            <w:rPr>
                              <w:rFonts w:hint="eastAsia"/>
                            </w:rPr>
                            <w:t>(</w:t>
                          </w:r>
                          <w:r>
                            <w:t>b)</w:t>
                          </w:r>
                        </w:p>
                      </w:txbxContent>
                    </v:textbox>
                  </v:shape>
                  <v:shape id="文本框 21" o:spid="_x0000_s1040"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2C6D1A" w:rsidRPr="00527412" w:rsidRDefault="002C6D1A"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41"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2C6D1A" w:rsidRPr="002C6D1A" w:rsidRDefault="002C6D1A">
                        <w:pPr>
                          <w:pStyle w:val="af1"/>
                          <w:spacing w:before="156" w:after="156"/>
                        </w:pPr>
                        <w:bookmarkStart w:id="58" w:name="_Toc9746622"/>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4</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8"/>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5"/>
      <w:bookmarkEnd w:id="56"/>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2270B7" w:rsidRPr="00D62216">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2270B7" w:rsidRPr="00D62216">
        <w:rPr>
          <w:noProof/>
        </w:rPr>
        <w:t>[</w:t>
      </w:r>
      <w:hyperlink w:anchor="_ENREF_14" w:tooltip="Nishijima, 1964 #102" w:history="1">
        <w:r w:rsidR="00E2701A" w:rsidRPr="00D62216">
          <w:rPr>
            <w:noProof/>
          </w:rPr>
          <w:t>14</w:t>
        </w:r>
      </w:hyperlink>
      <w:r w:rsidR="002270B7" w:rsidRPr="00D62216">
        <w:rPr>
          <w:noProof/>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BA2E3C" w:rsidRPr="00D62216">
        <w:t>5</w:t>
      </w:r>
      <w:r w:rsidRPr="00D62216">
        <w:rPr>
          <w:rFonts w:hint="eastAsia"/>
        </w:rPr>
        <w:t>，等间隔光栅</w:t>
      </w:r>
      <w:r w:rsidRPr="00D62216">
        <w:rPr>
          <w:rStyle w:val="PhysicsVariableChar"/>
        </w:rPr>
        <w:lastRenderedPageBreak/>
        <w:t>A</w:t>
      </w:r>
      <w:r w:rsidRPr="00D62216">
        <w:rPr>
          <w:rFonts w:hint="eastAsia"/>
        </w:rPr>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88608" behindDoc="0" locked="0" layoutInCell="1" allowOverlap="1" wp14:anchorId="302E4E9C" wp14:editId="7B8A898A">
                <wp:simplePos x="0" y="0"/>
                <wp:positionH relativeFrom="column">
                  <wp:posOffset>106045</wp:posOffset>
                </wp:positionH>
                <wp:positionV relativeFrom="paragraph">
                  <wp:posOffset>0</wp:posOffset>
                </wp:positionV>
                <wp:extent cx="5543550" cy="4295926"/>
                <wp:effectExtent l="0" t="0" r="0"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355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2C6D1A" w:rsidRPr="005E0452" w:rsidRDefault="002C6D1A" w:rsidP="00F416FB">
                              <w:pPr>
                                <w:pStyle w:val="af1"/>
                                <w:spacing w:before="156" w:after="156"/>
                                <w:rPr>
                                  <w:sz w:val="24"/>
                                  <w:szCs w:val="20"/>
                                </w:rPr>
                              </w:pPr>
                              <w:bookmarkStart w:id="59" w:name="_Toc9746623"/>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2" style="position:absolute;left:0;text-align:left;margin-left:8.35pt;margin-top:0;width:436.5pt;height:338.25pt;z-index:251588608"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">
                <v:shape id="图片 7" o:spid="_x0000_s1043"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4"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2C6D1A" w:rsidRPr="005E0452" w:rsidRDefault="002C6D1A" w:rsidP="00F416FB">
                        <w:pPr>
                          <w:pStyle w:val="af1"/>
                          <w:spacing w:before="156" w:after="156"/>
                          <w:rPr>
                            <w:sz w:val="24"/>
                            <w:szCs w:val="20"/>
                          </w:rPr>
                        </w:pPr>
                        <w:bookmarkStart w:id="60" w:name="_Toc9746623"/>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0"/>
                      </w:p>
                    </w:txbxContent>
                  </v:textbox>
                </v:shape>
                <w10:wrap type="topAndBottom"/>
              </v:group>
            </w:pict>
          </mc:Fallback>
        </mc:AlternateContent>
      </w:r>
      <w:r w:rsidR="00550A9A" w:rsidRPr="00D62216">
        <w:rPr>
          <w:rFonts w:hint="eastAsia"/>
        </w:rPr>
        <w:t>现明暗变化的图样就是莫尔条纹。上</w:t>
      </w:r>
      <w:r w:rsidRPr="00D62216">
        <w:rPr>
          <w:rFonts w:hint="eastAsia"/>
        </w:rPr>
        <w:t>图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nor/>
          </m:rPr>
          <w:rPr>
            <w:i/>
          </w:rPr>
          <m:t>a</m:t>
        </m:r>
        <m:r>
          <m:rPr>
            <m:nor/>
          </m:rPr>
          <w:rPr>
            <w:rFonts w:hint="eastAsia"/>
            <w:i/>
          </w:rPr>
          <m:t>，</m:t>
        </m:r>
        <m:r>
          <m:rPr>
            <m:nor/>
          </m:rPr>
          <w:rPr>
            <w:i/>
          </w:rPr>
          <m:t>b</m:t>
        </m:r>
        <m:r>
          <m:rPr>
            <m:nor/>
          </m:rPr>
          <w:rPr>
            <w:rFonts w:hint="eastAsia"/>
            <w:i/>
          </w:rPr>
          <m:t>，</m:t>
        </m:r>
        <m:r>
          <m:rPr>
            <m:nor/>
          </m:rPr>
          <w:rPr>
            <w:i/>
          </w:rPr>
          <m:t>c</m:t>
        </m:r>
        <m:r>
          <m:rPr>
            <m:sty m:val="p"/>
          </m:rPr>
          <w:rPr>
            <w:rFonts w:ascii="Cambria Math" w:hAnsi="Cambria Math"/>
          </w:rPr>
          <m:t xml:space="preserve"> </m:t>
        </m:r>
      </m:oMath>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w:proofErr w:type="spellStart"/>
              <m:r>
                <m:rPr>
                  <m:nor/>
                </m:rPr>
                <m:t>Sinφ</m:t>
              </m:r>
              <w:proofErr w:type="spellEnd"/>
              <m:r>
                <m:rPr>
                  <m:nor/>
                </m:rPr>
                <m:t>=</m:t>
              </m:r>
              <m:f>
                <m:fPr>
                  <m:ctrlPr>
                    <w:rPr>
                      <w:rFonts w:ascii="Cambria Math" w:hAnsi="Cambria Math"/>
                      <w:i/>
                    </w:rPr>
                  </m:ctrlPr>
                </m:fPr>
                <m:num>
                  <w:proofErr w:type="spellStart"/>
                  <m:r>
                    <m:rPr>
                      <m:nor/>
                    </m:rPr>
                    <m:t>asinθ</m:t>
                  </m:r>
                  <w:proofErr w:type="spellEnd"/>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2270B7" w:rsidRPr="00D62216">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2270B7" w:rsidRPr="00D62216">
        <w:rPr>
          <w:noProof/>
        </w:rPr>
        <w:t>[</w:t>
      </w:r>
      <w:hyperlink w:anchor="_ENREF_15" w:tooltip="Amidror, 2010 #101" w:history="1">
        <w:r w:rsidR="00E2701A" w:rsidRPr="00D62216">
          <w:rPr>
            <w:noProof/>
          </w:rPr>
          <w:t>15</w:t>
        </w:r>
      </w:hyperlink>
      <w:r w:rsidR="002270B7" w:rsidRPr="00D62216">
        <w:rPr>
          <w:noProof/>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2270B7" w:rsidRPr="00D62216">
        <w:instrText xml:space="preserve"> ADDIN EN.CITE &lt;EndNote&gt;&lt;Cite&gt;&lt;Author&gt;Creath&lt;/Author&gt;&lt;Year&gt;1992&lt;/Year&gt;&lt;RecNum&gt;107&lt;/RecNum&gt;&lt;DisplayText&gt;[1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2270B7" w:rsidRPr="00D62216">
        <w:rPr>
          <w:noProof/>
        </w:rPr>
        <w:t>[</w:t>
      </w:r>
      <w:hyperlink w:anchor="_ENREF_16" w:tooltip="Creath, 1992 #107" w:history="1">
        <w:r w:rsidR="00E2701A" w:rsidRPr="00D62216">
          <w:rPr>
            <w:noProof/>
          </w:rPr>
          <w:t>16</w:t>
        </w:r>
      </w:hyperlink>
      <w:r w:rsidR="002270B7" w:rsidRPr="00D62216">
        <w:rPr>
          <w:noProof/>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61" w:name="_Toc9746604"/>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2</w:t>
      </w:r>
      <w:r w:rsidRPr="002C6D1A">
        <w:fldChar w:fldCharType="end"/>
      </w:r>
      <w:r w:rsidR="00786C3F" w:rsidRPr="00D62216">
        <w:t xml:space="preserve"> </w:t>
      </w:r>
      <w:r w:rsidRPr="00D62216">
        <w:rPr>
          <w:rFonts w:hint="eastAsia"/>
        </w:rPr>
        <w:t>常见周期函数和其单周期傅立叶展开级数</w:t>
      </w:r>
      <w:bookmarkEnd w:id="61"/>
    </w:p>
    <w:tbl>
      <w:tblPr>
        <w:tblW w:w="9081" w:type="dxa"/>
        <w:tblBorders>
          <w:top w:val="single" w:sz="4" w:space="0" w:color="auto"/>
          <w:bottom w:val="single" w:sz="4" w:space="0" w:color="auto"/>
        </w:tblBorders>
        <w:tblLook w:val="04A0" w:firstRow="1" w:lastRow="0" w:firstColumn="1" w:lastColumn="0" w:noHBand="0" w:noVBand="1"/>
      </w:tblPr>
      <w:tblGrid>
        <w:gridCol w:w="2116"/>
        <w:gridCol w:w="3485"/>
        <w:gridCol w:w="3480"/>
      </w:tblGrid>
      <w:tr w:rsidR="00EA6627" w:rsidRPr="00D62216" w:rsidTr="003D6761">
        <w:trPr>
          <w:cantSplit/>
          <w:trHeight w:val="391"/>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3D6761">
        <w:trPr>
          <w:cantSplit/>
          <w:trHeight w:val="1037"/>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2C6D1A"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3D6761">
        <w:trPr>
          <w:cantSplit/>
          <w:trHeight w:val="935"/>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2C6D1A"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2C6D1A"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3D6761">
        <w:trPr>
          <w:cantSplit/>
          <w:trHeight w:val="969"/>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2C6D1A"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2C6D1A"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频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2" w:name="_Toc9421022"/>
      <w:bookmarkStart w:id="63" w:name="_Toc9746650"/>
      <w:r w:rsidRPr="002C6D1A">
        <w:rPr>
          <w:noProof/>
        </w:rPr>
        <w:lastRenderedPageBreak/>
        <mc:AlternateContent>
          <mc:Choice Requires="wpg">
            <w:drawing>
              <wp:anchor distT="0" distB="0" distL="114300" distR="114300" simplePos="0" relativeHeight="251589632"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2C6D1A" w:rsidRPr="00D64705" w:rsidRDefault="002C6D1A" w:rsidP="00F416FB">
                              <w:pPr>
                                <w:pStyle w:val="af1"/>
                                <w:spacing w:before="156" w:after="156"/>
                                <w:rPr>
                                  <w:rFonts w:ascii="宋体" w:hAnsi="宋体"/>
                                  <w:noProof/>
                                  <w:sz w:val="24"/>
                                  <w:szCs w:val="20"/>
                                </w:rPr>
                              </w:pPr>
                              <w:bookmarkStart w:id="64" w:name="_Toc9746624"/>
                              <w:r>
                                <w:t>图</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 xml:space="preserve"> </w:t>
                              </w:r>
                              <w:r>
                                <w:rPr>
                                  <w:rFonts w:hint="eastAsia"/>
                                </w:rPr>
                                <w:t>三角测量法几何关系</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5" style="position:absolute;left:0;text-align:left;margin-left:82.5pt;margin-top:37.9pt;width:271.5pt;height:225.45pt;z-index:251589632;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">
                <v:shape id="图片 25" o:spid="_x0000_s1046"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7"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2C6D1A" w:rsidRPr="00D64705" w:rsidRDefault="002C6D1A" w:rsidP="00F416FB">
                        <w:pPr>
                          <w:pStyle w:val="af1"/>
                          <w:spacing w:before="156" w:after="156"/>
                          <w:rPr>
                            <w:rFonts w:ascii="宋体" w:hAnsi="宋体"/>
                            <w:noProof/>
                            <w:sz w:val="24"/>
                            <w:szCs w:val="20"/>
                          </w:rPr>
                        </w:pPr>
                        <w:bookmarkStart w:id="65" w:name="_Toc9746624"/>
                        <w:r>
                          <w:t>图</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 xml:space="preserve"> </w:t>
                        </w:r>
                        <w:r>
                          <w:rPr>
                            <w:rFonts w:hint="eastAsia"/>
                          </w:rPr>
                          <w:t>三角测量法几何关系</w:t>
                        </w:r>
                        <w:bookmarkEnd w:id="65"/>
                      </w:p>
                    </w:txbxContent>
                  </v:textbox>
                </v:shape>
                <w10:wrap type="topAndBottom"/>
              </v:group>
            </w:pict>
          </mc:Fallback>
        </mc:AlternateContent>
      </w:r>
      <w:r w:rsidR="00DD5465" w:rsidRPr="00D62216">
        <w:rPr>
          <w:rFonts w:eastAsia="宋体" w:hint="eastAsia"/>
        </w:rPr>
        <w:t>三角测量法</w:t>
      </w:r>
      <w:bookmarkEnd w:id="62"/>
      <w:bookmarkEnd w:id="63"/>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DATA </w:instrText>
      </w:r>
      <w:r w:rsidR="002270B7" w:rsidRPr="002C6D1A">
        <w:fldChar w:fldCharType="end"/>
      </w:r>
      <w:r w:rsidR="00735543" w:rsidRPr="002C6D1A">
        <w:fldChar w:fldCharType="separate"/>
      </w:r>
      <w:r w:rsidR="002270B7" w:rsidRPr="00D62216">
        <w:rPr>
          <w:noProof/>
        </w:rPr>
        <w:t>[</w:t>
      </w:r>
      <w:hyperlink w:anchor="_ENREF_12" w:tooltip="李恩泽, 2016 #138" w:history="1">
        <w:r w:rsidR="00E2701A" w:rsidRPr="00D62216">
          <w:rPr>
            <w:noProof/>
          </w:rPr>
          <w:t>12</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上图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 w:tooltip="曹向群, 1990 #93" w:history="1">
        <w:r w:rsidR="00E2701A" w:rsidRPr="00D62216">
          <w:rPr>
            <w:noProof/>
          </w:rPr>
          <w:t>1</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r>
                <m:rPr>
                  <m:sty m:val="p"/>
                </m:rPr>
                <w:rPr>
                  <w:rFonts w:ascii="Cambria Math" w:hAnsi="Cambria Math"/>
                </w:rPr>
                <m:t>#(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90656" behindDoc="0" locked="0" layoutInCell="1" allowOverlap="1" wp14:anchorId="0E0B232D" wp14:editId="5C512B38">
                <wp:simplePos x="0" y="0"/>
                <wp:positionH relativeFrom="column">
                  <wp:posOffset>182245</wp:posOffset>
                </wp:positionH>
                <wp:positionV relativeFrom="paragraph">
                  <wp:posOffset>662940</wp:posOffset>
                </wp:positionV>
                <wp:extent cx="5946140" cy="3615690"/>
                <wp:effectExtent l="0" t="0" r="0" b="0"/>
                <wp:wrapTopAndBottom/>
                <wp:docPr id="135" name="组合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2C6D1A" w:rsidRPr="00361C6B" w:rsidRDefault="002C6D1A"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2C6D1A" w:rsidRPr="003F6013" w:rsidRDefault="002C6D1A"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2C6D1A" w:rsidRPr="00E2701A" w:rsidRDefault="002C6D1A" w:rsidP="00E2701A">
                              <w:pPr>
                                <w:pStyle w:val="af1"/>
                                <w:spacing w:before="156" w:after="156"/>
                              </w:pPr>
                              <w:bookmarkStart w:id="66" w:name="_Toc9746625"/>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7</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6"/>
                            </w:p>
                            <w:p w:rsidR="002C6D1A" w:rsidRPr="00551E70" w:rsidRDefault="002C6D1A"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8" style="position:absolute;left:0;text-align:left;margin-left:14.35pt;margin-top:52.2pt;width:468.2pt;height:284.7pt;z-index:251590656"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">
                <v:group id="组合 133" o:spid="_x0000_s1049" style="position:absolute;width:59461;height:26631" coordsize="5946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50"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51"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">
                      <v:imagedata r:id="rId50" o:title=""/>
                    </v:shape>
                    <v:shape id="图片 129" o:spid="_x0000_s1052"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3" type="#_x0000_t202" style="position:absolute;top:22669;width:283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2C6D1A" w:rsidRPr="00361C6B" w:rsidRDefault="002C6D1A"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4" type="#_x0000_t202" style="position:absolute;left:30956;top:22669;width:2850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2C6D1A" w:rsidRPr="003F6013" w:rsidRDefault="002C6D1A"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5" type="#_x0000_t202" style="position:absolute;top:27241;width:59461;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2C6D1A" w:rsidRPr="00E2701A" w:rsidRDefault="002C6D1A" w:rsidP="00E2701A">
                        <w:pPr>
                          <w:pStyle w:val="af1"/>
                          <w:spacing w:before="156" w:after="156"/>
                        </w:pPr>
                        <w:bookmarkStart w:id="67" w:name="_Toc9746625"/>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7</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7"/>
                      </w:p>
                      <w:p w:rsidR="002C6D1A" w:rsidRPr="00551E70" w:rsidRDefault="002C6D1A" w:rsidP="00F416FB">
                        <w:pPr>
                          <w:pStyle w:val="af1"/>
                          <w:spacing w:before="156" w:after="156"/>
                          <w:rPr>
                            <w:noProof/>
                            <w:sz w:val="24"/>
                            <w:szCs w:val="20"/>
                          </w:rPr>
                        </w:pPr>
                      </w:p>
                    </w:txbxContent>
                  </v:textbox>
                </v:shape>
                <w10:wrap type="topAndBottom"/>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8" w:name="_Toc9065209"/>
      <w:bookmarkStart w:id="69" w:name="_Toc9421023"/>
      <w:bookmarkStart w:id="70" w:name="_Toc9746651"/>
      <w:r w:rsidRPr="00D62216">
        <w:rPr>
          <w:rFonts w:eastAsia="宋体" w:hint="eastAsia"/>
        </w:rPr>
        <w:lastRenderedPageBreak/>
        <w:t>实物系统校准</w:t>
      </w:r>
      <w:bookmarkEnd w:id="68"/>
      <w:bookmarkEnd w:id="69"/>
      <w:bookmarkEnd w:id="70"/>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71" w:name="_Toc9421024"/>
      <w:bookmarkStart w:id="72" w:name="_Toc9746652"/>
      <w:r>
        <w:rPr>
          <w:rFonts w:hint="eastAsia"/>
        </w:rPr>
        <w:t xml:space="preserve"> </w:t>
      </w:r>
      <w:r w:rsidR="00290C7A" w:rsidRPr="00D62216">
        <w:rPr>
          <w:rFonts w:hint="eastAsia"/>
        </w:rPr>
        <w:t>非线性校准原理</w:t>
      </w:r>
      <w:bookmarkEnd w:id="71"/>
      <w:bookmarkEnd w:id="72"/>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91680" behindDoc="0" locked="0" layoutInCell="1" allowOverlap="1" wp14:anchorId="30F3F430" wp14:editId="19EB9E0C">
                <wp:simplePos x="0" y="0"/>
                <wp:positionH relativeFrom="column">
                  <wp:posOffset>1010920</wp:posOffset>
                </wp:positionH>
                <wp:positionV relativeFrom="paragraph">
                  <wp:posOffset>822960</wp:posOffset>
                </wp:positionV>
                <wp:extent cx="3514725" cy="2967990"/>
                <wp:effectExtent l="0" t="0" r="0"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2C6D1A" w:rsidRPr="00402284" w:rsidRDefault="002C6D1A" w:rsidP="00F416FB">
                              <w:pPr>
                                <w:pStyle w:val="af1"/>
                                <w:spacing w:before="156" w:after="156"/>
                                <w:rPr>
                                  <w:sz w:val="24"/>
                                  <w:szCs w:val="20"/>
                                </w:rPr>
                              </w:pPr>
                              <w:bookmarkStart w:id="73" w:name="_Toc9746626"/>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两点</w:t>
                              </w:r>
                              <w:r>
                                <w:rPr>
                                  <w:rFonts w:hint="eastAsia"/>
                                </w:rPr>
                                <w:t>O</w:t>
                              </w:r>
                              <w:r>
                                <w:rPr>
                                  <w:rFonts w:hint="eastAsia"/>
                                </w:rPr>
                                <w:t>，相位等同</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6" style="position:absolute;left:0;text-align:left;margin-left:79.6pt;margin-top:64.8pt;width:276.75pt;height:233.7pt;z-index:251591680"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&#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">
                <v:shape id="图片 142" o:spid="_x0000_s1057"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8" type="#_x0000_t202" style="position:absolute;top:25717;width:3514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2C6D1A" w:rsidRPr="00402284" w:rsidRDefault="002C6D1A" w:rsidP="00F416FB">
                        <w:pPr>
                          <w:pStyle w:val="af1"/>
                          <w:spacing w:before="156" w:after="156"/>
                          <w:rPr>
                            <w:sz w:val="24"/>
                            <w:szCs w:val="20"/>
                          </w:rPr>
                        </w:pPr>
                        <w:bookmarkStart w:id="74" w:name="_Toc9746626"/>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两点</w:t>
                        </w:r>
                        <w:r>
                          <w:rPr>
                            <w:rFonts w:hint="eastAsia"/>
                          </w:rPr>
                          <w:t>O</w:t>
                        </w:r>
                        <w:r>
                          <w:rPr>
                            <w:rFonts w:hint="eastAsia"/>
                          </w:rPr>
                          <w:t>，相位等同</w:t>
                        </w:r>
                        <w:bookmarkEnd w:id="74"/>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m:t>
            </m:r>
            <m:r>
              <w:rPr>
                <w:rFonts w:ascii="Cambria Math" w:hAnsi="Cambria Math"/>
              </w:rPr>
              <m:t>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2C6D1A"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92704"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2C6D1A" w:rsidRPr="00FC7D3A" w:rsidRDefault="002C6D1A" w:rsidP="00F416FB">
                              <w:pPr>
                                <w:pStyle w:val="af1"/>
                                <w:spacing w:before="156" w:after="156"/>
                                <w:rPr>
                                  <w:noProof/>
                                  <w:sz w:val="24"/>
                                  <w:szCs w:val="20"/>
                                </w:rPr>
                              </w:pPr>
                              <w:bookmarkStart w:id="75" w:name="_Toc9746627"/>
                              <w:r>
                                <w:t>图</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9" style="position:absolute;left:0;text-align:left;margin-left:.1pt;margin-top:49.95pt;width:436.4pt;height:316.95pt;z-index:251592704"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Dejg2H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60"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61"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2C6D1A" w:rsidRPr="00FC7D3A" w:rsidRDefault="002C6D1A" w:rsidP="00F416FB">
                        <w:pPr>
                          <w:pStyle w:val="af1"/>
                          <w:spacing w:before="156" w:after="156"/>
                          <w:rPr>
                            <w:noProof/>
                            <w:sz w:val="24"/>
                            <w:szCs w:val="20"/>
                          </w:rPr>
                        </w:pPr>
                        <w:bookmarkStart w:id="76" w:name="_Toc9746627"/>
                        <w:r>
                          <w:t>图</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6"/>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如下图，</w:t>
      </w:r>
    </w:p>
    <w:p w:rsidR="00EA6627" w:rsidRPr="00D62216" w:rsidRDefault="00290C7A" w:rsidP="00D5535B">
      <w:pPr>
        <w:pStyle w:val="aff8"/>
        <w:ind w:firstLine="480"/>
        <w:rPr>
          <w:noProof/>
        </w:rPr>
      </w:pPr>
      <w:r w:rsidRPr="00D62216">
        <w:rPr>
          <w:rFonts w:hint="eastAsia"/>
        </w:rPr>
        <w:t>在上图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7" w:name="_Toc9421025"/>
      <w:bookmarkStart w:id="78" w:name="_Toc9746653"/>
      <w:r w:rsidRPr="00D62216">
        <w:rPr>
          <w:rFonts w:hint="eastAsia"/>
        </w:rPr>
        <w:t>线性校准原理</w:t>
      </w:r>
      <w:bookmarkEnd w:id="77"/>
      <w:bookmarkEnd w:id="78"/>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Pr="002C6D1A">
        <w:fldChar w:fldCharType="end"/>
      </w:r>
      <w:r w:rsidR="00E20325" w:rsidRPr="00D62216">
        <w:rPr>
          <w:rFonts w:hint="eastAsia"/>
        </w:rPr>
        <w:t>。线性校准在莫尔三维测量早期已有应用</w:t>
      </w:r>
      <w:r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r>
                <w:rPr>
                  <w:rFonts w:ascii="Cambria Math" w:hAnsi="Cambria Math"/>
                </w:rPr>
                <m:t>#</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r>
                <w:rPr>
                  <w:rFonts w:ascii="Cambria Math" w:hAnsi="Cambria Math"/>
                </w:rPr>
                <m:t>#</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E20325" w:rsidP="005C634D">
      <w:pPr>
        <w:pStyle w:val="2"/>
        <w:spacing w:before="156" w:after="156"/>
      </w:pPr>
      <w:bookmarkStart w:id="79" w:name="_Toc9421026"/>
      <w:bookmarkStart w:id="80" w:name="_Toc9746654"/>
      <w:r w:rsidRPr="00D62216">
        <w:rPr>
          <w:rFonts w:hint="eastAsia"/>
        </w:rPr>
        <w:t>莫尔波长与相位</w:t>
      </w:r>
      <w:r w:rsidRPr="00D62216">
        <w:t>-</w:t>
      </w:r>
      <w:r w:rsidRPr="00D62216">
        <w:rPr>
          <w:rFonts w:hint="eastAsia"/>
        </w:rPr>
        <w:t>高度转换</w:t>
      </w:r>
      <w:bookmarkEnd w:id="79"/>
      <w:bookmarkEnd w:id="80"/>
    </w:p>
    <w:p w:rsidR="00AD4507" w:rsidRDefault="00400F5A">
      <w:pPr>
        <w:pStyle w:val="aff8"/>
        <w:ind w:firstLine="480"/>
      </w:pPr>
      <w:r>
        <w:rPr>
          <w:noProof/>
        </w:rPr>
        <mc:AlternateContent>
          <mc:Choice Requires="wpg">
            <w:drawing>
              <wp:anchor distT="0" distB="0" distL="114300" distR="114300" simplePos="0" relativeHeight="251630592" behindDoc="0" locked="0" layoutInCell="1" allowOverlap="1">
                <wp:simplePos x="0" y="0"/>
                <wp:positionH relativeFrom="margin">
                  <wp:align>center</wp:align>
                </wp:positionH>
                <wp:positionV relativeFrom="paragraph">
                  <wp:posOffset>192405</wp:posOffset>
                </wp:positionV>
                <wp:extent cx="4366260" cy="4225290"/>
                <wp:effectExtent l="0" t="0" r="0" b="3810"/>
                <wp:wrapTopAndBottom/>
                <wp:docPr id="43" name="组合 43"/>
                <wp:cNvGraphicFramePr/>
                <a:graphic xmlns:a="http://schemas.openxmlformats.org/drawingml/2006/main">
                  <a:graphicData uri="http://schemas.microsoft.com/office/word/2010/wordprocessingGroup">
                    <wpg:wgp>
                      <wpg:cNvGrpSpPr/>
                      <wpg:grpSpPr>
                        <a:xfrm>
                          <a:off x="0" y="0"/>
                          <a:ext cx="4366260" cy="4225290"/>
                          <a:chOff x="0" y="0"/>
                          <a:chExt cx="4366260" cy="4225290"/>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42" name="文本框 42"/>
                        <wps:cNvSpPr txBox="1"/>
                        <wps:spPr>
                          <a:xfrm>
                            <a:off x="0" y="3829050"/>
                            <a:ext cx="4366260" cy="396240"/>
                          </a:xfrm>
                          <a:prstGeom prst="rect">
                            <a:avLst/>
                          </a:prstGeom>
                          <a:solidFill>
                            <a:prstClr val="white"/>
                          </a:solidFill>
                          <a:ln>
                            <a:noFill/>
                          </a:ln>
                          <a:effectLst/>
                        </wps:spPr>
                        <wps:txbx>
                          <w:txbxContent>
                            <w:p w:rsidR="002C6D1A" w:rsidRPr="00E01D29" w:rsidRDefault="002C6D1A" w:rsidP="00E01D29">
                              <w:pPr>
                                <w:pStyle w:val="af1"/>
                                <w:spacing w:before="156" w:after="156"/>
                                <w:rPr>
                                  <w:rFonts w:ascii="宋体" w:hAnsi="宋体"/>
                                  <w:szCs w:val="20"/>
                                </w:rPr>
                              </w:pPr>
                              <w:r>
                                <w:rPr>
                                  <w:rFonts w:hint="eastAsia"/>
                                </w:rPr>
                                <w:t>图</w:t>
                              </w:r>
                              <w:r>
                                <w:rPr>
                                  <w:rFonts w:hint="eastAsia"/>
                                </w:rPr>
                                <w:t xml:space="preserve">10 </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 o:spid="_x0000_s1062" style="position:absolute;left:0;text-align:left;margin-left:0;margin-top:15.15pt;width:343.8pt;height:332.7pt;z-index:251630592;mso-position-horizontal:center;mso-position-horizontal-relative:margin" coordsize="43662,42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">
                <v:shape id="图片 30" o:spid="_x0000_s1063"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42" o:spid="_x0000_s1064" type="#_x0000_t202" style="position:absolute;top:38290;width:4366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2C6D1A" w:rsidRPr="00E01D29" w:rsidRDefault="002C6D1A" w:rsidP="00E01D29">
                        <w:pPr>
                          <w:pStyle w:val="af1"/>
                          <w:spacing w:before="156" w:after="156"/>
                          <w:rPr>
                            <w:rFonts w:ascii="宋体" w:hAnsi="宋体"/>
                            <w:szCs w:val="20"/>
                          </w:rPr>
                        </w:pPr>
                        <w:r>
                          <w:rPr>
                            <w:rFonts w:hint="eastAsia"/>
                          </w:rPr>
                          <w:t>图</w:t>
                        </w:r>
                        <w:r>
                          <w:rPr>
                            <w:rFonts w:hint="eastAsia"/>
                          </w:rPr>
                          <w:t xml:space="preserve">10 </w:t>
                        </w:r>
                        <w:r>
                          <w:t>莫尔波长</w:t>
                        </w:r>
                        <w:r>
                          <w:rPr>
                            <w:rFonts w:hint="eastAsia"/>
                          </w:rPr>
                          <w:t>的计算</w:t>
                        </w:r>
                      </w:p>
                    </w:txbxContent>
                  </v:textbox>
                </v:shape>
                <w10:wrap type="topAndBottom" anchorx="margin"/>
              </v:group>
            </w:pict>
          </mc:Fallback>
        </mc:AlternateContent>
      </w:r>
      <w:r w:rsidR="00E20325" w:rsidRPr="00D62216">
        <w:rPr>
          <w:rFonts w:hint="eastAsia"/>
        </w:rPr>
        <w:t>相位</w:t>
      </w:r>
      <w:r w:rsidR="00E20325" w:rsidRPr="00D62216">
        <w:t>-</w:t>
      </w:r>
      <w:r w:rsidR="00E20325" w:rsidRPr="00D62216">
        <w:rPr>
          <w:rFonts w:hint="eastAsia"/>
        </w:rPr>
        <w:t>高度线性关系</w:t>
      </w:r>
      <w:r w:rsidR="00E20325" w:rsidRPr="00D62216">
        <w:t>(3.9)</w:t>
      </w:r>
      <w:r w:rsidR="00E20325" w:rsidRPr="00D62216">
        <w:rPr>
          <w:rFonts w:hint="eastAsia"/>
        </w:rPr>
        <w:t>大大简化了系统校准的数学解释和处理过程。为了进一步理解系统校准的原理，莫尔波长作为过渡变量被引入</w:t>
      </w:r>
      <w:r w:rsidR="005C634D" w:rsidRPr="002C6D1A">
        <w:fldChar w:fldCharType="begin"/>
      </w:r>
      <w:r w:rsidR="002270B7" w:rsidRPr="00D62216">
        <w:instrText xml:space="preserve"> ADDIN EN.CITE &lt;EndNote&gt;&lt;Cite&gt;&lt;Author&gt;Mohammadi&lt;/Author&gt;&lt;Year&gt;2017&lt;/Year&gt;&lt;RecNum&gt;133&lt;/RecNum&gt;&lt;DisplayText&gt;[8, 1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 xml:space="preserve">, </w:t>
      </w:r>
      <w:hyperlink w:anchor="_ENREF_18" w:tooltip="Dirckx, 1990 #143" w:history="1">
        <w:r w:rsidR="00E2701A" w:rsidRPr="00D62216">
          <w:rPr>
            <w:noProof/>
          </w:rPr>
          <w:t>18</w:t>
        </w:r>
      </w:hyperlink>
      <w:r w:rsidR="002270B7" w:rsidRPr="00D62216">
        <w:rPr>
          <w:noProof/>
        </w:rPr>
        <w:t>]</w:t>
      </w:r>
      <w:r w:rsidR="005C634D" w:rsidRPr="002C6D1A">
        <w:fldChar w:fldCharType="end"/>
      </w:r>
      <w:r w:rsidR="00E20325" w:rsidRPr="00D62216">
        <w:rPr>
          <w:rFonts w:hint="eastAsia"/>
        </w:rPr>
        <w:t>。当投影平面垂直于投影方向靠近或远离投影仪时，条纹会向上或向下移动。虽然该过程</w:t>
      </w:r>
      <w:r w:rsidR="002D24CC" w:rsidRPr="00D62216">
        <w:rPr>
          <w:rFonts w:hint="eastAsia"/>
        </w:rPr>
        <w:t>会</w:t>
      </w:r>
      <w:r w:rsidR="00E20325" w:rsidRPr="00D62216">
        <w:rPr>
          <w:rFonts w:hint="eastAsia"/>
        </w:rPr>
        <w:t>伴随投影条纹的放大和缩小，但当条纹移动一个周期时，由于投影仪投影张角较大且条纹周期尺度在</w:t>
      </w:r>
      <w:r w:rsidR="00AD4507">
        <w:rPr>
          <w:rFonts w:hint="eastAsia"/>
        </w:rPr>
        <w:t>毫米</w:t>
      </w:r>
      <w:r w:rsidR="00E20325" w:rsidRPr="00D62216">
        <w:rPr>
          <w:rFonts w:hint="eastAsia"/>
        </w:rPr>
        <w:t>级别，可近似认为莫尔条纹大小不变</w:t>
      </w:r>
      <w:r w:rsidR="002D24CC" w:rsidRPr="00D62216">
        <w:rPr>
          <w:rFonts w:hint="eastAsia"/>
        </w:rPr>
        <w:t>。</w:t>
      </w:r>
      <w:r w:rsidR="00E20325" w:rsidRPr="00D62216">
        <w:rPr>
          <w:rFonts w:hint="eastAsia"/>
        </w:rPr>
        <w:t>此时</w:t>
      </w:r>
      <w:r w:rsidR="002D24CC" w:rsidRPr="00D62216">
        <w:rPr>
          <w:rFonts w:hint="eastAsia"/>
        </w:rPr>
        <w:t>，</w:t>
      </w:r>
      <w:r w:rsidR="00E20325"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Pr="00D62216">
        <w:t>10</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2C6D1A"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63712" behindDoc="0" locked="0" layoutInCell="1" allowOverlap="1" wp14:anchorId="23F8156A" wp14:editId="7F5A3914">
                <wp:simplePos x="0" y="0"/>
                <wp:positionH relativeFrom="margin">
                  <wp:align>center</wp:align>
                </wp:positionH>
                <wp:positionV relativeFrom="paragraph">
                  <wp:posOffset>1189990</wp:posOffset>
                </wp:positionV>
                <wp:extent cx="4419600" cy="3977640"/>
                <wp:effectExtent l="0" t="0" r="0" b="3810"/>
                <wp:wrapTopAndBottom/>
                <wp:docPr id="62" name="组合 62"/>
                <wp:cNvGraphicFramePr/>
                <a:graphic xmlns:a="http://schemas.openxmlformats.org/drawingml/2006/main">
                  <a:graphicData uri="http://schemas.microsoft.com/office/word/2010/wordprocessingGroup">
                    <wpg:wgp>
                      <wpg:cNvGrpSpPr/>
                      <wpg:grpSpPr>
                        <a:xfrm>
                          <a:off x="0" y="0"/>
                          <a:ext cx="4419600" cy="3977640"/>
                          <a:chOff x="0" y="0"/>
                          <a:chExt cx="4419600" cy="397764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396240"/>
                          </a:xfrm>
                          <a:prstGeom prst="rect">
                            <a:avLst/>
                          </a:prstGeom>
                          <a:solidFill>
                            <a:prstClr val="white"/>
                          </a:solidFill>
                          <a:ln>
                            <a:noFill/>
                          </a:ln>
                          <a:effectLst/>
                        </wps:spPr>
                        <wps:txbx>
                          <w:txbxContent>
                            <w:p w:rsidR="002C6D1A" w:rsidRPr="004864DA" w:rsidRDefault="002C6D1A" w:rsidP="003F1EE1">
                              <w:pPr>
                                <w:pStyle w:val="af1"/>
                                <w:spacing w:before="156" w:after="156"/>
                                <w:rPr>
                                  <w:noProof/>
                                  <w:sz w:val="24"/>
                                  <w:szCs w:val="20"/>
                                </w:rPr>
                              </w:pPr>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rPr>
                                  <w:rFonts w:hint="eastAsia"/>
                                </w:rPr>
                                <w:t xml:space="preserve"> </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5" style="position:absolute;left:0;text-align:left;margin-left:0;margin-top:93.7pt;width:348pt;height:313.2pt;z-index:251763712;mso-position-horizontal:center;mso-position-horizontal-relative:margin" coordsize="44196,39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">
                <v:shape id="图片 63" o:spid="_x0000_s1066"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7" type="#_x0000_t202" style="position:absolute;top:35814;width:4417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2C6D1A" w:rsidRPr="004864DA" w:rsidRDefault="002C6D1A" w:rsidP="003F1EE1">
                        <w:pPr>
                          <w:pStyle w:val="af1"/>
                          <w:spacing w:before="156" w:after="156"/>
                          <w:rPr>
                            <w:noProof/>
                            <w:sz w:val="24"/>
                            <w:szCs w:val="20"/>
                          </w:rPr>
                        </w:pPr>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rPr>
                            <w:rFonts w:hint="eastAsia"/>
                          </w:rPr>
                          <w:t xml:space="preserve"> </w:t>
                        </w:r>
                        <w:r>
                          <w:t>高度变化</w:t>
                        </w:r>
                        <w:r>
                          <w:rPr>
                            <w:rFonts w:hint="eastAsia"/>
                          </w:rPr>
                          <w:t>范围过大，条纹周期</w:t>
                        </w:r>
                        <w:r>
                          <w:rPr>
                            <w:rFonts w:hint="eastAsia"/>
                          </w:rPr>
                          <w:t>L</w:t>
                        </w:r>
                        <w:r>
                          <w:t>减小</w:t>
                        </w:r>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范围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1" w:name="_Toc9421027"/>
      <w:bookmarkStart w:id="82" w:name="_Toc9746655"/>
      <w:r w:rsidRPr="00D62216">
        <w:rPr>
          <w:rFonts w:hint="eastAsia"/>
        </w:rPr>
        <w:t>线性校准过程</w:t>
      </w:r>
      <w:bookmarkEnd w:id="81"/>
      <w:bookmarkEnd w:id="82"/>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proofErr w:type="gramStart"/>
      <w:r w:rsidR="001C321B">
        <w:rPr>
          <w:rFonts w:hint="eastAsia"/>
        </w:rPr>
        <w:t>该关系需被</w:t>
      </w:r>
      <w:proofErr w:type="gramEnd"/>
      <w:r w:rsidR="001C321B">
        <w:rPr>
          <w:rFonts w:hint="eastAsia"/>
        </w:rPr>
        <w:t>用来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DATA </w:instrText>
      </w:r>
      <w:r w:rsidR="002270B7" w:rsidRPr="002C6D1A">
        <w:fldChar w:fldCharType="end"/>
      </w:r>
      <w:r w:rsidR="00735543" w:rsidRPr="002C6D1A">
        <w:fldChar w:fldCharType="separate"/>
      </w:r>
      <w:r w:rsidR="002270B7" w:rsidRPr="002C6D1A">
        <w:t>[</w:t>
      </w:r>
      <w:hyperlink w:anchor="_ENREF_12" w:tooltip="李恩泽, 2016 #138" w:history="1">
        <w:r w:rsidR="00E2701A" w:rsidRPr="002C6D1A">
          <w:t>12</w:t>
        </w:r>
      </w:hyperlink>
      <w:r w:rsidR="002270B7" w:rsidRPr="002C6D1A">
        <w:t xml:space="preserve">, </w:t>
      </w:r>
      <w:hyperlink w:anchor="_ENREF_2" w:tooltip="丁一飞, 2016 #96" w:history="1">
        <w:r w:rsidR="00E2701A" w:rsidRPr="002C6D1A">
          <w:t>2</w:t>
        </w:r>
      </w:hyperlink>
      <w:r w:rsidR="002270B7" w:rsidRPr="002C6D1A">
        <w:t xml:space="preserve">, </w:t>
      </w:r>
      <w:hyperlink w:anchor="_ENREF_4" w:tooltip="朱丽君, 2016 #113" w:history="1">
        <w:r w:rsidR="00E2701A" w:rsidRPr="002C6D1A">
          <w:t>4</w:t>
        </w:r>
      </w:hyperlink>
      <w:r w:rsidR="002270B7" w:rsidRPr="002C6D1A">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通过投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w:t>
      </w:r>
      <w:r w:rsidRPr="00E80D6B">
        <w:rPr>
          <w:rFonts w:hint="eastAsia"/>
        </w:rPr>
        <w:lastRenderedPageBreak/>
        <w:t>文献</w:t>
      </w:r>
      <w:r w:rsidR="005C634D" w:rsidRPr="002C6D1A">
        <w:fldChar w:fldCharType="begin"/>
      </w:r>
      <w:r w:rsidR="002270B7" w:rsidRPr="00E80D6B">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2C6D1A">
        <w:t>[</w:t>
      </w:r>
      <w:hyperlink w:anchor="_ENREF_8" w:tooltip="Mohammadi, 2017 #133" w:history="1">
        <w:r w:rsidR="00E2701A" w:rsidRPr="002C6D1A">
          <w:t>8</w:t>
        </w:r>
      </w:hyperlink>
      <w:r w:rsidR="002270B7" w:rsidRPr="002C6D1A">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2C6D1A"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E20325" w:rsidRPr="00D62216" w:rsidRDefault="000D3268" w:rsidP="002C6D1A">
      <w:pPr>
        <w:pStyle w:val="aff8"/>
        <w:ind w:firstLine="480"/>
      </w:pPr>
      <w:r w:rsidRPr="00D62216">
        <w:tab/>
      </w:r>
      <w:r w:rsidR="00D22AB3">
        <w:br/>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r w:rsidR="00E20325"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00E20325"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00E20325"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w:lastRenderedPageBreak/>
          <m:t>M×N</m:t>
        </m:r>
      </m:oMath>
      <w:r w:rsidRPr="00D62216">
        <w:rPr>
          <w:rFonts w:ascii="Times New Roman" w:hAnsi="Times New Roman" w:hint="eastAsia"/>
        </w:rPr>
        <w:t>的相位图，</w:t>
      </w:r>
    </w:p>
    <w:p w:rsidR="00E20325" w:rsidRPr="00D62216" w:rsidRDefault="00F81E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3" w:name="_Toc9746656"/>
      <w:r w:rsidRPr="00D62216">
        <w:rPr>
          <w:rFonts w:eastAsia="宋体" w:hint="eastAsia"/>
        </w:rPr>
        <w:lastRenderedPageBreak/>
        <w:t>生成数字莫尔图样</w:t>
      </w:r>
      <w:bookmarkEnd w:id="83"/>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w:t>
      </w:r>
      <w:r w:rsidR="00EB3505">
        <w:rPr>
          <w:rFonts w:hint="eastAsia"/>
        </w:rPr>
        <w:t>而</w:t>
      </w:r>
      <w:r w:rsidR="00E40417">
        <w:rPr>
          <w:rFonts w:hint="eastAsia"/>
        </w:rPr>
        <w:t>生成数字莫尔图</w:t>
      </w:r>
      <w:proofErr w:type="gramStart"/>
      <w:r w:rsidR="00E40417">
        <w:rPr>
          <w:rFonts w:hint="eastAsia"/>
        </w:rPr>
        <w:t>样</w:t>
      </w:r>
      <w:r w:rsidR="000D3268" w:rsidRPr="00D62216">
        <w:rPr>
          <w:rFonts w:hint="eastAsia"/>
        </w:rPr>
        <w:t>需要</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4" w:name="_Toc9746657"/>
      <w:r>
        <w:rPr>
          <w:rFonts w:hint="eastAsia"/>
        </w:rPr>
        <w:t>叠加生成</w:t>
      </w:r>
      <w:r w:rsidRPr="00D62216">
        <w:rPr>
          <w:rFonts w:hint="eastAsia"/>
        </w:rPr>
        <w:t>数字莫尔条纹</w:t>
      </w:r>
      <w:bookmarkEnd w:id="84"/>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2C6D1A"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5" w:name="_Toc9421030"/>
    </w:p>
    <w:p w:rsidR="008676F9" w:rsidRPr="00D62216" w:rsidRDefault="00831949" w:rsidP="005C634D">
      <w:pPr>
        <w:pStyle w:val="2"/>
        <w:spacing w:before="156" w:after="156"/>
      </w:pPr>
      <w:bookmarkStart w:id="86" w:name="_Toc9746658"/>
      <w:r w:rsidRPr="002C6D1A">
        <w:rPr>
          <w:noProof/>
        </w:rPr>
        <mc:AlternateContent>
          <mc:Choice Requires="wpg">
            <w:drawing>
              <wp:anchor distT="0" distB="0" distL="114300" distR="114300" simplePos="0" relativeHeight="251593728"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2C6D1A" w:rsidRPr="00B40668" w:rsidRDefault="002C6D1A"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2C6D1A" w:rsidRPr="0016710D" w:rsidRDefault="002C6D1A"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2C6D1A" w:rsidRPr="00D34CDC" w:rsidRDefault="002C6D1A"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2C6D1A" w:rsidRPr="00831949" w:rsidRDefault="002C6D1A">
                              <w:pPr>
                                <w:pStyle w:val="af1"/>
                                <w:spacing w:before="156" w:after="156"/>
                              </w:pPr>
                              <w:bookmarkStart w:id="87" w:name="_Toc9746629"/>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2</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7"/>
                            </w:p>
                            <w:p w:rsidR="002C6D1A" w:rsidRPr="00831949" w:rsidRDefault="002C6D1A">
                              <w:pPr>
                                <w:pStyle w:val="af1"/>
                                <w:spacing w:before="156" w:after="156"/>
                              </w:pPr>
                              <w:r w:rsidRPr="00831949">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8" style="position:absolute;left:0;text-align:left;margin-left:0;margin-top:55.3pt;width:448.55pt;height:273.7pt;z-index:251593728;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">
                <v:group id="组合 39" o:spid="_x0000_s1069"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70"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71"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2C6D1A" w:rsidRPr="00B40668" w:rsidRDefault="002C6D1A" w:rsidP="00F416FB">
                            <w:pPr>
                              <w:pStyle w:val="af1"/>
                              <w:spacing w:before="156" w:after="156"/>
                              <w:rPr>
                                <w:rFonts w:ascii="宋体" w:hAnsi="宋体"/>
                                <w:sz w:val="24"/>
                                <w:szCs w:val="20"/>
                              </w:rPr>
                            </w:pPr>
                            <w:r>
                              <w:rPr>
                                <w:rFonts w:hint="eastAsia"/>
                              </w:rPr>
                              <w:t>(</w:t>
                            </w:r>
                            <w:r>
                              <w:t>a)</w:t>
                            </w:r>
                          </w:p>
                        </w:txbxContent>
                      </v:textbox>
                    </v:shape>
                    <v:shape id="图片 154" o:spid="_x0000_s1072"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3"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4"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2C6D1A" w:rsidRPr="0016710D" w:rsidRDefault="002C6D1A" w:rsidP="00F416FB">
                            <w:pPr>
                              <w:pStyle w:val="af1"/>
                              <w:spacing w:before="156" w:after="156"/>
                              <w:rPr>
                                <w:rFonts w:ascii="宋体" w:hAnsi="宋体"/>
                                <w:noProof/>
                                <w:sz w:val="24"/>
                                <w:szCs w:val="20"/>
                              </w:rPr>
                            </w:pPr>
                            <w:r>
                              <w:rPr>
                                <w:rFonts w:hint="eastAsia"/>
                              </w:rPr>
                              <w:t>(</w:t>
                            </w:r>
                            <w:r>
                              <w:t>b)</w:t>
                            </w:r>
                          </w:p>
                        </w:txbxContent>
                      </v:textbox>
                    </v:shape>
                    <v:shape id="图片 141" o:spid="_x0000_s1075"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6"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7"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2C6D1A" w:rsidRPr="00D34CDC" w:rsidRDefault="002C6D1A" w:rsidP="00F416FB">
                            <w:pPr>
                              <w:pStyle w:val="af1"/>
                              <w:spacing w:before="156" w:after="156"/>
                              <w:rPr>
                                <w:rFonts w:ascii="宋体" w:hAnsi="宋体"/>
                                <w:noProof/>
                                <w:sz w:val="24"/>
                                <w:szCs w:val="20"/>
                              </w:rPr>
                            </w:pPr>
                            <w:r>
                              <w:rPr>
                                <w:rFonts w:hint="eastAsia"/>
                              </w:rPr>
                              <w:t>(</w:t>
                            </w:r>
                            <w:r>
                              <w:t>c)</w:t>
                            </w:r>
                          </w:p>
                        </w:txbxContent>
                      </v:textbox>
                    </v:shape>
                    <v:shape id="图片 155" o:spid="_x0000_s1078"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9"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2C6D1A" w:rsidRPr="00831949" w:rsidRDefault="002C6D1A">
                        <w:pPr>
                          <w:pStyle w:val="af1"/>
                          <w:spacing w:before="156" w:after="156"/>
                        </w:pPr>
                        <w:bookmarkStart w:id="88" w:name="_Toc9746629"/>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2</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8"/>
                      </w:p>
                      <w:p w:rsidR="002C6D1A" w:rsidRPr="00831949" w:rsidRDefault="002C6D1A">
                        <w:pPr>
                          <w:pStyle w:val="af1"/>
                          <w:spacing w:before="156" w:after="156"/>
                        </w:pPr>
                        <w:r w:rsidRPr="00831949">
                          <w:rPr>
                            <w:rFonts w:hint="eastAsia"/>
                          </w:rPr>
                          <w:t>条纹叠加产生的含有高频噪声的莫尔图样</w:t>
                        </w:r>
                      </w:p>
                    </w:txbxContent>
                  </v:textbox>
                </v:shape>
                <w10:wrap type="topAndBottom" anchorx="margin"/>
              </v:group>
            </w:pict>
          </mc:Fallback>
        </mc:AlternateContent>
      </w:r>
      <w:r w:rsidR="005D13E8" w:rsidRPr="00D62216">
        <w:rPr>
          <w:rFonts w:hint="eastAsia"/>
        </w:rPr>
        <w:t>叠加结果分析</w:t>
      </w:r>
      <w:bookmarkEnd w:id="85"/>
      <w:bookmarkEnd w:id="86"/>
    </w:p>
    <w:p w:rsidR="001C7360" w:rsidRPr="00D62216"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3</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11018A" w:rsidRPr="00D62216" w:rsidRDefault="008676F9" w:rsidP="002C6D1A">
      <w:pPr>
        <w:pStyle w:val="aff8"/>
        <w:ind w:firstLine="480"/>
      </w:pPr>
      <w:r w:rsidRPr="00D62216">
        <w:rPr>
          <w:rFonts w:hint="eastAsia"/>
        </w:rPr>
        <w:t>图</w:t>
      </w:r>
      <w:r w:rsidR="009D135F" w:rsidRPr="00D62216">
        <w:t>13</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0E20DF" w:rsidRPr="008013CF">
        <w:rPr>
          <w:rFonts w:hint="eastAsia"/>
        </w:rPr>
        <w:t>第</w:t>
      </w:r>
      <w:r w:rsidR="000E20DF" w:rsidRPr="008013CF">
        <w:t>5</w:t>
      </w:r>
      <w:r w:rsidR="000E20DF" w:rsidRPr="008013CF">
        <w:rPr>
          <w:rFonts w:hint="eastAsia"/>
        </w:rPr>
        <w:t>章</w:t>
      </w:r>
      <w:r w:rsidR="0011018A" w:rsidRPr="008013CF">
        <w:rPr>
          <w:rFonts w:hint="eastAsia"/>
        </w:rPr>
        <w:t>将讨论如何过滤上图中的高频成分，得出对应被测面高度信息的低频成</w:t>
      </w:r>
      <w:r w:rsidR="0011018A" w:rsidRPr="00D62216">
        <w:rPr>
          <w:rFonts w:hint="eastAsia"/>
        </w:rPr>
        <w:t>分，以便用于相位</w:t>
      </w:r>
      <w:r w:rsidR="0011018A" w:rsidRPr="00D62216">
        <w:rPr>
          <w:rFonts w:hint="eastAsia"/>
        </w:rPr>
        <w:lastRenderedPageBreak/>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95104" behindDoc="0" locked="0" layoutInCell="1" allowOverlap="1" wp14:anchorId="4E67F249" wp14:editId="04C6B57D">
                <wp:simplePos x="0" y="0"/>
                <wp:positionH relativeFrom="column">
                  <wp:posOffset>422988</wp:posOffset>
                </wp:positionH>
                <wp:positionV relativeFrom="paragraph">
                  <wp:posOffset>3265466</wp:posOffset>
                </wp:positionV>
                <wp:extent cx="4453003" cy="4284980"/>
                <wp:effectExtent l="0" t="0" r="5080" b="1270"/>
                <wp:wrapTopAndBottom/>
                <wp:docPr id="319" name="组合 319"/>
                <wp:cNvGraphicFramePr/>
                <a:graphic xmlns:a="http://schemas.openxmlformats.org/drawingml/2006/main">
                  <a:graphicData uri="http://schemas.microsoft.com/office/word/2010/wordprocessingGroup">
                    <wpg:wgp>
                      <wpg:cNvGrpSpPr/>
                      <wpg:grpSpPr>
                        <a:xfrm>
                          <a:off x="0" y="0"/>
                          <a:ext cx="4453003" cy="4284980"/>
                          <a:chOff x="0" y="0"/>
                          <a:chExt cx="4453003" cy="4284980"/>
                        </a:xfrm>
                      </wpg:grpSpPr>
                      <wpg:grpSp>
                        <wpg:cNvPr id="316" name="组合 316"/>
                        <wpg:cNvGrpSpPr/>
                        <wpg:grpSpPr>
                          <a:xfrm>
                            <a:off x="0" y="0"/>
                            <a:ext cx="4453003" cy="3834182"/>
                            <a:chOff x="0" y="0"/>
                            <a:chExt cx="4453003" cy="3834182"/>
                          </a:xfrm>
                        </wpg:grpSpPr>
                        <wpg:grpSp>
                          <wpg:cNvPr id="294" name="组合 294"/>
                          <wpg:cNvGrpSpPr/>
                          <wpg:grpSpPr>
                            <a:xfrm>
                              <a:off x="0" y="0"/>
                              <a:ext cx="4451985" cy="1917700"/>
                              <a:chOff x="0" y="0"/>
                              <a:chExt cx="4452533" cy="1918152"/>
                            </a:xfrm>
                          </wpg:grpSpPr>
                          <wpg:grpSp>
                            <wpg:cNvPr id="293" name="组合 293"/>
                            <wpg:cNvGrpSpPr/>
                            <wpg:grpSpPr>
                              <a:xfrm>
                                <a:off x="0" y="0"/>
                                <a:ext cx="2160740" cy="1918152"/>
                                <a:chOff x="0" y="0"/>
                                <a:chExt cx="2160740" cy="1918152"/>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4"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912"/>
                                  <a:ext cx="2159000" cy="396240"/>
                                </a:xfrm>
                                <a:prstGeom prst="rect">
                                  <a:avLst/>
                                </a:prstGeom>
                                <a:solidFill>
                                  <a:prstClr val="white"/>
                                </a:solidFill>
                                <a:ln>
                                  <a:noFill/>
                                </a:ln>
                                <a:effectLst/>
                              </wps:spPr>
                              <wps:txbx>
                                <w:txbxContent>
                                  <w:p w:rsidR="002C6D1A" w:rsidRPr="00826C6F" w:rsidRDefault="002C6D1A"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3" y="0"/>
                                <a:ext cx="2160270" cy="1911350"/>
                                <a:chOff x="0" y="0"/>
                                <a:chExt cx="2160740" cy="191135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4"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0" y="1515110"/>
                                  <a:ext cx="2159635" cy="396240"/>
                                </a:xfrm>
                                <a:prstGeom prst="rect">
                                  <a:avLst/>
                                </a:prstGeom>
                                <a:solidFill>
                                  <a:prstClr val="white"/>
                                </a:solidFill>
                                <a:ln>
                                  <a:noFill/>
                                </a:ln>
                                <a:effectLst/>
                              </wps:spPr>
                              <wps:txbx>
                                <w:txbxContent>
                                  <w:p w:rsidR="002C6D1A" w:rsidRPr="005C5211" w:rsidRDefault="002C6D1A"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917700"/>
                              <a:chOff x="0" y="0"/>
                              <a:chExt cx="4453003" cy="1917700"/>
                            </a:xfrm>
                          </wpg:grpSpPr>
                          <wpg:grpSp>
                            <wpg:cNvPr id="298" name="组合 298"/>
                            <wpg:cNvGrpSpPr/>
                            <wpg:grpSpPr>
                              <a:xfrm>
                                <a:off x="0" y="0"/>
                                <a:ext cx="2160270" cy="1911350"/>
                                <a:chOff x="0" y="0"/>
                                <a:chExt cx="2160740" cy="1911350"/>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4"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5110"/>
                                  <a:ext cx="2159635" cy="396240"/>
                                </a:xfrm>
                                <a:prstGeom prst="rect">
                                  <a:avLst/>
                                </a:prstGeom>
                                <a:solidFill>
                                  <a:prstClr val="white"/>
                                </a:solidFill>
                                <a:ln>
                                  <a:noFill/>
                                </a:ln>
                                <a:effectLst/>
                              </wps:spPr>
                              <wps:txbx>
                                <w:txbxContent>
                                  <w:p w:rsidR="002C6D1A" w:rsidRPr="00376DF2" w:rsidRDefault="002C6D1A"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3" y="0"/>
                                <a:ext cx="2160740" cy="1917700"/>
                                <a:chOff x="0" y="0"/>
                                <a:chExt cx="2160740" cy="1917700"/>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4"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0" y="1521460"/>
                                  <a:ext cx="2159635" cy="396240"/>
                                </a:xfrm>
                                <a:prstGeom prst="rect">
                                  <a:avLst/>
                                </a:prstGeom>
                                <a:solidFill>
                                  <a:prstClr val="white"/>
                                </a:solidFill>
                                <a:ln>
                                  <a:noFill/>
                                </a:ln>
                                <a:effectLst/>
                              </wps:spPr>
                              <wps:txbx>
                                <w:txbxContent>
                                  <w:p w:rsidR="002C6D1A" w:rsidRPr="00531011" w:rsidRDefault="002C6D1A"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740"/>
                            <a:ext cx="4451985" cy="396240"/>
                          </a:xfrm>
                          <a:prstGeom prst="rect">
                            <a:avLst/>
                          </a:prstGeom>
                          <a:solidFill>
                            <a:prstClr val="white"/>
                          </a:solidFill>
                          <a:ln>
                            <a:noFill/>
                          </a:ln>
                          <a:effectLst/>
                        </wps:spPr>
                        <wps:txbx>
                          <w:txbxContent>
                            <w:p w:rsidR="002C6D1A" w:rsidRPr="00763F98" w:rsidRDefault="002C6D1A" w:rsidP="00E2701A">
                              <w:pPr>
                                <w:pStyle w:val="af1"/>
                                <w:spacing w:before="156" w:after="156"/>
                                <w:rPr>
                                  <w:noProof/>
                                </w:rPr>
                              </w:pPr>
                              <w:bookmarkStart w:id="89" w:name="_Toc97466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rPr>
                                  <w:rFonts w:hint="eastAsia"/>
                                </w:rPr>
                                <w:t>不同初始相位的莫尔条纹</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67F249" id="组合 319" o:spid="_x0000_s1080" style="position:absolute;left:0;text-align:left;margin-left:33.3pt;margin-top:257.1pt;width:350.65pt;height:337.4pt;z-index:251695104" coordsize="44530,42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">
                <v:group id="组合 316" o:spid="_x0000_s1081" style="position:absolute;width:44530;height:38341" coordsize="44530,38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82" style="position:absolute;width:44519;height:19177" coordsize="44525,19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83" style="position:absolute;width:21607;height:19181" coordsize="21607,19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84"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5" o:title="image15586846919310" croptop="35993f" cropbottom="7550f" cropleft="8655f" cropright="35114f"/>
                      </v:shape>
                      <v:shape id="文本框 289" o:spid="_x0000_s1085" type="#_x0000_t202" style="position:absolute;top:15219;width:2159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2C6D1A" w:rsidRPr="00826C6F" w:rsidRDefault="002C6D1A" w:rsidP="00E2701A">
                              <w:pPr>
                                <w:pStyle w:val="af1"/>
                                <w:spacing w:before="156" w:after="156"/>
                                <w:rPr>
                                  <w:noProof/>
                                </w:rPr>
                              </w:pPr>
                              <w:r>
                                <w:rPr>
                                  <w:rFonts w:hint="eastAsia"/>
                                </w:rPr>
                                <w:t>(a)</w:t>
                              </w:r>
                            </w:p>
                          </w:txbxContent>
                        </v:textbox>
                      </v:shape>
                    </v:group>
                    <v:group id="组合 292" o:spid="_x0000_s1086" style="position:absolute;left:22922;width:21603;height:19113" coordsize="21607,1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087"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5" o:title="image15586846919310" croptop="5100f" cropbottom="38443f" cropleft="37430f" cropright="6295f"/>
                      </v:shape>
                      <v:shape id="文本框 291" o:spid="_x0000_s1088" type="#_x0000_t202" style="position:absolute;top:15151;width:2159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2C6D1A" w:rsidRPr="005C5211" w:rsidRDefault="002C6D1A" w:rsidP="00E2701A">
                              <w:pPr>
                                <w:pStyle w:val="af1"/>
                                <w:spacing w:before="156" w:after="156"/>
                                <w:rPr>
                                  <w:noProof/>
                                </w:rPr>
                              </w:pPr>
                              <w:r>
                                <w:rPr>
                                  <w:rFonts w:hint="eastAsia"/>
                                </w:rPr>
                                <w:t>(b)</w:t>
                              </w:r>
                            </w:p>
                          </w:txbxContent>
                        </v:textbox>
                      </v:shape>
                    </v:group>
                  </v:group>
                  <v:group id="组合 300" o:spid="_x0000_s1089" style="position:absolute;top:19164;width:44530;height:19177" coordsize="44530,19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090" style="position:absolute;width:21602;height:19113" coordsize="21607,1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091"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5" o:title="image15586846919310" croptop="36095f" cropbottom="7448f" cropleft="37430f" cropright="6295f"/>
                      </v:shape>
                      <v:shape id="文本框 296" o:spid="_x0000_s1092" type="#_x0000_t202" style="position:absolute;top:15151;width:2159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2C6D1A" w:rsidRPr="00376DF2" w:rsidRDefault="002C6D1A" w:rsidP="00E2701A">
                              <w:pPr>
                                <w:pStyle w:val="af1"/>
                                <w:spacing w:before="156" w:after="156"/>
                                <w:rPr>
                                  <w:noProof/>
                                </w:rPr>
                              </w:pPr>
                              <w:r>
                                <w:rPr>
                                  <w:rFonts w:hint="eastAsia"/>
                                </w:rPr>
                                <w:t>(c)</w:t>
                              </w:r>
                            </w:p>
                          </w:txbxContent>
                        </v:textbox>
                      </v:shape>
                    </v:group>
                    <v:group id="组合 299" o:spid="_x0000_s1093" style="position:absolute;left:22922;width:21608;height:19177" coordsize="21607,19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094"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5" o:title="image15586846919310" croptop="4896f" cropbottom="38443f" cropleft="8640f" cropright="34946f"/>
                      </v:shape>
                      <v:shape id="文本框 297" o:spid="_x0000_s1095" type="#_x0000_t202" style="position:absolute;top:15214;width:2159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2C6D1A" w:rsidRPr="00531011" w:rsidRDefault="002C6D1A" w:rsidP="00E2701A">
                              <w:pPr>
                                <w:pStyle w:val="af1"/>
                                <w:spacing w:before="156" w:after="156"/>
                                <w:rPr>
                                  <w:noProof/>
                                </w:rPr>
                              </w:pPr>
                              <w:r>
                                <w:rPr>
                                  <w:rFonts w:hint="eastAsia"/>
                                </w:rPr>
                                <w:t>(d)</w:t>
                              </w:r>
                            </w:p>
                          </w:txbxContent>
                        </v:textbox>
                      </v:shape>
                    </v:group>
                  </v:group>
                </v:group>
                <v:shape id="文本框 317" o:spid="_x0000_s1096" type="#_x0000_t202" style="position:absolute;top:38887;width:4451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2C6D1A" w:rsidRPr="00763F98" w:rsidRDefault="002C6D1A" w:rsidP="00E2701A">
                        <w:pPr>
                          <w:pStyle w:val="af1"/>
                          <w:spacing w:before="156" w:after="156"/>
                          <w:rPr>
                            <w:noProof/>
                          </w:rPr>
                        </w:pPr>
                        <w:bookmarkStart w:id="90" w:name="_Toc97466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rPr>
                            <w:rFonts w:hint="eastAsia"/>
                          </w:rPr>
                          <w:t>不同初始相位的莫尔条纹</w:t>
                        </w:r>
                        <w:bookmarkEnd w:id="90"/>
                      </w:p>
                    </w:txbxContent>
                  </v:textbox>
                </v:shape>
                <w10:wrap type="topAndBottom"/>
              </v:group>
            </w:pict>
          </mc:Fallback>
        </mc:AlternateContent>
      </w:r>
      <w:r w:rsidR="002270B7" w:rsidRPr="002C6D1A">
        <w:rPr>
          <w:noProof/>
        </w:rPr>
        <mc:AlternateContent>
          <mc:Choice Requires="wpg">
            <w:drawing>
              <wp:anchor distT="0" distB="0" distL="114300" distR="114300" simplePos="0" relativeHeight="251625472" behindDoc="0" locked="0" layoutInCell="1" allowOverlap="1" wp14:anchorId="562D1D27" wp14:editId="1BC44978">
                <wp:simplePos x="0" y="0"/>
                <wp:positionH relativeFrom="column">
                  <wp:posOffset>179705</wp:posOffset>
                </wp:positionH>
                <wp:positionV relativeFrom="paragraph">
                  <wp:posOffset>-100330</wp:posOffset>
                </wp:positionV>
                <wp:extent cx="5039995" cy="3184525"/>
                <wp:effectExtent l="0" t="0" r="8255" b="0"/>
                <wp:wrapTopAndBottom/>
                <wp:docPr id="47" name="组合 47"/>
                <wp:cNvGraphicFramePr/>
                <a:graphic xmlns:a="http://schemas.openxmlformats.org/drawingml/2006/main">
                  <a:graphicData uri="http://schemas.microsoft.com/office/word/2010/wordprocessingGroup">
                    <wpg:wgp>
                      <wpg:cNvGrpSpPr/>
                      <wpg:grpSpPr>
                        <a:xfrm>
                          <a:off x="0" y="0"/>
                          <a:ext cx="5039995" cy="3184525"/>
                          <a:chOff x="0" y="0"/>
                          <a:chExt cx="5039995" cy="3184951"/>
                        </a:xfrm>
                      </wpg:grpSpPr>
                      <wpg:grpSp>
                        <wpg:cNvPr id="220" name="组合 220"/>
                        <wpg:cNvGrpSpPr/>
                        <wpg:grpSpPr>
                          <a:xfrm>
                            <a:off x="0" y="0"/>
                            <a:ext cx="5039995" cy="2450465"/>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2C6D1A" w:rsidRPr="00BD6804" w:rsidRDefault="002C6D1A"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6"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2C6D1A" w:rsidRPr="00BD6BB9" w:rsidRDefault="002C6D1A"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2C6D1A" w:rsidRPr="00EE6714" w:rsidRDefault="002C6D1A"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6"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2C6D1A" w:rsidRPr="00B9753B" w:rsidRDefault="002C6D1A"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21" name="文本框 221"/>
                        <wps:cNvSpPr txBox="1"/>
                        <wps:spPr>
                          <a:xfrm>
                            <a:off x="0" y="2392471"/>
                            <a:ext cx="5039360" cy="792480"/>
                          </a:xfrm>
                          <a:prstGeom prst="rect">
                            <a:avLst/>
                          </a:prstGeom>
                          <a:solidFill>
                            <a:prstClr val="white"/>
                          </a:solidFill>
                          <a:ln>
                            <a:noFill/>
                          </a:ln>
                          <a:effectLst/>
                        </wps:spPr>
                        <wps:txbx>
                          <w:txbxContent>
                            <w:p w:rsidR="002C6D1A" w:rsidRPr="00842249" w:rsidRDefault="002C6D1A" w:rsidP="00842249">
                              <w:pPr>
                                <w:pStyle w:val="af1"/>
                                <w:spacing w:before="156" w:after="156"/>
                              </w:pPr>
                              <w:bookmarkStart w:id="91" w:name="_Toc97466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2D1D27" id="组合 47" o:spid="_x0000_s1097" style="position:absolute;left:0;text-align:left;margin-left:14.15pt;margin-top:-7.9pt;width:396.85pt;height:250.75pt;z-index:251625472" coordsize="50399,31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">
                <v:group id="组合 220" o:spid="_x0000_s1098" style="position:absolute;width:50399;height:24504"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99"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10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101"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2C6D1A" w:rsidRPr="00BD6804" w:rsidRDefault="002C6D1A" w:rsidP="00842249">
                            <w:pPr>
                              <w:pStyle w:val="af1"/>
                              <w:spacing w:before="156" w:after="156"/>
                              <w:rPr>
                                <w:noProof/>
                                <w:sz w:val="24"/>
                                <w:szCs w:val="20"/>
                              </w:rPr>
                            </w:pPr>
                            <w:r>
                              <w:rPr>
                                <w:rFonts w:hint="eastAsia"/>
                                <w:noProof/>
                                <w:sz w:val="24"/>
                                <w:szCs w:val="20"/>
                              </w:rPr>
                              <w:t>(a)</w:t>
                            </w:r>
                          </w:p>
                        </w:txbxContent>
                      </v:textbox>
                    </v:shape>
                  </v:group>
                  <v:group id="组合 216" o:spid="_x0000_s1102"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103"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7" o:title="" croptop="36078f" cropbottom="17020f" cropleft="29017f" cropright="29785f"/>
                    </v:shape>
                    <v:shape id="文本框 197" o:spid="_x0000_s1104"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2C6D1A" w:rsidRPr="00BD6BB9" w:rsidRDefault="002C6D1A" w:rsidP="00842249">
                            <w:pPr>
                              <w:pStyle w:val="af1"/>
                              <w:spacing w:before="156" w:after="156"/>
                              <w:rPr>
                                <w:noProof/>
                                <w:sz w:val="24"/>
                                <w:szCs w:val="20"/>
                              </w:rPr>
                            </w:pPr>
                            <w:r>
                              <w:rPr>
                                <w:rFonts w:hint="eastAsia"/>
                              </w:rPr>
                              <w:t>(b)</w:t>
                            </w:r>
                          </w:p>
                        </w:txbxContent>
                      </v:textbox>
                    </v:shape>
                  </v:group>
                  <v:group id="组合 218" o:spid="_x0000_s1105"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106"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107"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2C6D1A" w:rsidRPr="00EE6714" w:rsidRDefault="002C6D1A" w:rsidP="00842249">
                            <w:pPr>
                              <w:pStyle w:val="af1"/>
                              <w:spacing w:before="156" w:after="156"/>
                              <w:rPr>
                                <w:noProof/>
                                <w:sz w:val="24"/>
                                <w:szCs w:val="20"/>
                              </w:rPr>
                            </w:pPr>
                            <w:r>
                              <w:rPr>
                                <w:rFonts w:hint="eastAsia"/>
                              </w:rPr>
                              <w:t>(c)</w:t>
                            </w:r>
                          </w:p>
                        </w:txbxContent>
                      </v:textbox>
                    </v:shape>
                  </v:group>
                  <v:group id="组合 219" o:spid="_x0000_s1108"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109"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7" o:title="" croptop="6956f" cropbottom="47528f" cropleft="31322f" cropright="27997f"/>
                    </v:shape>
                    <v:shape id="文本框 202" o:spid="_x0000_s1110"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2C6D1A" w:rsidRPr="00B9753B" w:rsidRDefault="002C6D1A" w:rsidP="00842249">
                            <w:pPr>
                              <w:pStyle w:val="af1"/>
                              <w:spacing w:before="156" w:after="156"/>
                              <w:rPr>
                                <w:noProof/>
                                <w:sz w:val="24"/>
                                <w:szCs w:val="20"/>
                              </w:rPr>
                            </w:pPr>
                            <w:r>
                              <w:rPr>
                                <w:rFonts w:hint="eastAsia"/>
                                <w:noProof/>
                                <w:sz w:val="24"/>
                                <w:szCs w:val="20"/>
                              </w:rPr>
                              <w:t>(d)</w:t>
                            </w:r>
                          </w:p>
                        </w:txbxContent>
                      </v:textbox>
                    </v:shape>
                  </v:group>
                </v:group>
                <v:shape id="文本框 221" o:spid="_x0000_s1111" type="#_x0000_t202" style="position:absolute;top:23924;width:50393;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" stroked="f">
                  <v:textbox style="mso-fit-shape-to-text:t" inset="0,0,0,0">
                    <w:txbxContent>
                      <w:p w:rsidR="002C6D1A" w:rsidRPr="00842249" w:rsidRDefault="002C6D1A" w:rsidP="00842249">
                        <w:pPr>
                          <w:pStyle w:val="af1"/>
                          <w:spacing w:before="156" w:after="156"/>
                        </w:pPr>
                        <w:bookmarkStart w:id="92" w:name="_Toc97466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2"/>
                      </w:p>
                    </w:txbxContent>
                  </v:textbox>
                </v:shape>
                <w10:wrap type="topAndBottom"/>
              </v:group>
            </w:pict>
          </mc:Fallback>
        </mc:AlternateContent>
      </w:r>
      <w:r w:rsidR="0011018A" w:rsidRPr="00D62216">
        <w:rPr>
          <w:rFonts w:hint="eastAsia"/>
        </w:rPr>
        <w:t>样，来计算折叠相位分布。但由于这</w:t>
      </w:r>
      <w:r w:rsidR="0011018A" w:rsidRPr="00D62216">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w:t>
      </w:r>
      <w:r w:rsidR="0011018A" w:rsidRPr="00D62216">
        <w:rPr>
          <w:rFonts w:hint="eastAsia"/>
        </w:rPr>
        <w:lastRenderedPageBreak/>
        <w:t>中物体的潜力。</w:t>
      </w:r>
    </w:p>
    <w:p w:rsidR="0011018A" w:rsidRPr="00D62216" w:rsidRDefault="005A2C5A" w:rsidP="00E2701A">
      <w:pPr>
        <w:pStyle w:val="2"/>
        <w:spacing w:before="156" w:after="156"/>
      </w:pPr>
      <w:bookmarkStart w:id="93" w:name="_Toc9065211"/>
      <w:bookmarkStart w:id="94" w:name="_Toc9421031"/>
      <w:bookmarkStart w:id="95" w:name="_Toc9746659"/>
      <w:r w:rsidRPr="00D62216">
        <w:rPr>
          <w:rFonts w:hint="eastAsia"/>
        </w:rPr>
        <w:t>滤除高频载波</w:t>
      </w:r>
      <w:bookmarkEnd w:id="93"/>
      <w:bookmarkEnd w:id="94"/>
      <w:bookmarkEnd w:id="95"/>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w:t>
      </w:r>
      <w:proofErr w:type="gramStart"/>
      <w:r w:rsidRPr="00D62216">
        <w:rPr>
          <w:rFonts w:hint="eastAsia"/>
        </w:rPr>
        <w:t>得到去噪的</w:t>
      </w:r>
      <w:proofErr w:type="gramEnd"/>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D62216">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D62216">
        <w:t>[25][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D62216">
        <w:t>[8][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lastRenderedPageBreak/>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002270B7" w:rsidRPr="002C6D1A">
        <w:rPr>
          <w:noProof/>
        </w:rPr>
        <mc:AlternateContent>
          <mc:Choice Requires="wpg">
            <w:drawing>
              <wp:anchor distT="0" distB="0" distL="114300" distR="114300" simplePos="0" relativeHeight="251669504"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8">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2C6D1A" w:rsidRPr="00B63C7D" w:rsidRDefault="002C6D1A"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9">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2C6D1A" w:rsidRPr="009F7B92" w:rsidRDefault="002C6D1A"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0">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2C6D1A" w:rsidRPr="00397D75" w:rsidRDefault="002C6D1A"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1">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2C6D1A" w:rsidRPr="00E5426F" w:rsidRDefault="002C6D1A"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2C6D1A" w:rsidRPr="002270B7" w:rsidRDefault="002C6D1A" w:rsidP="002270B7">
                              <w:pPr>
                                <w:pStyle w:val="af1"/>
                                <w:spacing w:before="156" w:after="156"/>
                              </w:pPr>
                              <w:bookmarkStart w:id="96" w:name="_Toc9746632"/>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2" style="position:absolute;left:0;text-align:left;margin-left:11.6pt;margin-top:-4.45pt;width:399.55pt;height:433.2pt;z-index:251669504"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flF9cHzPM/zPM8X88HzPM/zPM8X88HzPM/zPM8X&#10;88HzPM/zPM8X88HzPM/zPM8X88HzPM/zPM8X88Hzv6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vKL6oPneZ7neZ4v5oPneZ7neZ4v5oPneZ7neZ4v5oPneZ7neZ4v5oPneZ7neZ4v5oPn&#10;eZ7neZ4v5oPnf6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OUX1QfP8zzP8zxfzAfP8zzP8zxfzAfP&#10;8zzP8zxfzAfP8zzP8zxfzAfP8zzP8zxfzAfP8zzP8zxfzAe/hP71X/+Vn/70p/z0pz/lpz/9KT/9&#10;6U/5t3/7N57neZ7n+Ro++CX0l3/5l/zwhz/kRz/6ET/60Y/40Y9+xM9+9jP+Oy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3xi+qDXzJJ+PGPf8zv/d7v8cMf/pDf+q3f4g//8A/5/ve/&#10;z/M8z/M8X8MHv4R+//d/n++++44/+7M/47vvvuMP/uAPeJ7neZ7n6/jgeZ7neZ7ni/ngeZ7neZ7n&#10;i/ngeZ7neZ7ni/ngeZ7neZ7ni/ng+V/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5RfXB8zzP8zzPF/PB8zzP8zzP&#10;F/PB8zzP8zzPF/PB8zzP8zzPF/PB8zzP8zzPF/PB8zzP8zzPF/PB87/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rfVB88z/M8z/N8Yj54nud5nuf5&#10;xHzwPM/zPM/zifngeZ7neZ7nE/PB8zzP8zzPJ+aD53me53meT8wHPwK+//3v83/7n//zf/LP/tk/&#10;4z/9p//E74S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5vqgx8xf/JP/kl+y7/8l/+S3/Jf&#10;/st/4Vd/9Vf503/6T/M8z/M8z6fhgx8xHx8f/L2/9/f47ne/y7e//W3+6l/9q/ydv/N3+IN/8A/y&#10;PM/zPM+n4YNvuJ/8yZ/k+9//Pj/sT/2pP8W/+Tf/hu9973t88cUX/Pk//+d5nud5nufT8cHzPM/z&#10;PM8n5oPneZ7neZ5PzAfP8zzP8zyfmA+e53me53k+MR88vyP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fVB88z/M8z/N8Yj54nud5nuf5xHzwPM/zPM/zifngeZ7neZ7nE/PB8zzP8zzPJ+aD53me53me&#10;T8wHz++I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rKN9UHz/M8z/M8n5gPnud5nud5&#10;PjEfPM/zPM/zfGI+eJ7neZ7n+cR88DzP8zzP84n54Hme53me5xPzwfM7so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8U31wfM8z/M8zyfmg+d5nud5nk/MB8/zPM/zPJ+YD57neZ7neT4xHzzP8zzP83xi&#10;Pnie53me5/nEfPAj4Pvf/z4/7Ouvv+aLL77giy++4IsvvuCLL77gf/2v/8Vvp6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tvqwnEcx3Ecx5W5cBzHcRzHcWUuHMdxHMdxXJkLx3Ecx3EcV+bCcRzHcRzHlblwHMdx&#10;HMdxZS4cP5H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m6rC8dx&#10;HMdxHFfmwnEcx3Ecx5W5cBzHcRzHcWUuHMdxHMdxXJkLx3Ecx3EcV+bCcRzHcRzHlblw/ES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JuqwvHcRzHcRxX5sJxHMdxHMeVuXAcx3Ecx3FlLhzHcRzHcVyZ&#10;C8dxHMdxHFfmwnEcx3Ecx5W5cPxE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ujADwAA&#10;ACAASURBVB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bqsLx3Ecx3EcV+bCcRzHcRzHlblwHMdxHMdxZS4cx3Ecx3FcmQvHcRzHcRxX5sJxHMdxHMeVuXCL&#10;vf7667zyyis8fPiQH/Wd73yHBw8e8ODBAx48eMCDBw/43//9X34c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qwu3&#10;0Je//GW+973v8bGPfYx79+5x79497t27xxe+8AV+8Rd/kU996lP83u/9Hs8++yy//du/zR/+4R/y&#10;gQ98gOM4juM4rsOFW+iTn/wkNzc33NzccHNzw83NDTc3N3z605/mHc888wwPHz7kxRdf5OHDhzz3&#10;3HMcx3Ecx3E9LhzHcRzHcVyZC8dxHMdxHFfmwnEcx3Ecx5W5cBzHcRzHcWUuHD8R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WV2+rCcRzHcRzHlblwHMdxHMdxZS4cx3Ecx3FcmQvHcRzH&#10;cRxX5sJxHMdxHMeVuXAcx3Ecx3FlLhw/ke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19WF4ziO4ziOK+bCcRzHcRzHFXPh&#10;OI7jOI7jirlwHMdxHMdxxVw4juM4juO4Yi4cx3Ecx3FcMReusbfeeotXX32VBw8e8H/953/+J6++&#10;+ipvvfUWPw0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3X1YVr6NGjR7z4&#10;4ou88847vO8HP/gBr7/+Ok8//TS/9mu/xvvu3r3L+95++22++93v8hu/8Rscx3Ecx3E1XLiGPvGJ&#10;T/DCCy/wmc98hs9+9rM89dRTPPvss3zqU5/icrnw53/+5/zxH/8xN2/e5JlnnuFP//RPactxHMdx&#10;HFfDhWvqmWee4c033+RrX/sab775Jp/73Of4sV//9V/njTfe4M6dO9y7d4/f+q3f4jiO4ziOq+PC&#10;cRzHcRzHFXPhOI7jOI7jirlwHMdxHMdxxVw4juM4juO4Yi4cPx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ZXr6sJxHMdxHMcVc+E4juM4juOKuXAcx3Ecx3HFXDiO4ziO47hiLhzHcRzH&#10;cVwxF47jOI7jOK6YC8dP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5bq6cBzHcRzH&#10;ccVcOI7jOI7juGIuHMdxHMdxXDEXjuM4juM4rpgLx3Ecx3EcV8yF4ziO4ziOK+bC8VP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e5ri4cx3Ecx3FcMReO4ziO4ziumAvHcRzHcRxXzIXjOI7jOI4r5sJxHMdxHMcVc+E4&#10;juM4juOKuXCNvfXWW7z66qs8ePCAD3r48CH37t3j3r173Lt3j3v37vHf//3f/CQ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zwonrgnHPOOeeReeCcc84555F54JxzzjnnkXngnHPOOeeReeCcc845&#10;55F54JxzzjnnkXngfF+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5eVA+cc8455zwyD5xzzjnnPDIPnHPOOec8Mg+c&#10;c8455zwyD5xzzjnnPDIPnHPOOec8Mg+cc8455zwyD5zvi4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yovqgXPOOeecR+aBc84555xH5oFzzjnnnEfmgXPOOeecR+aBc84555xH5oEfAG++&#10;+Sbf+MY3+F7/8R//wV/+5V/y/PlzzjnnnPO4PPCC+8pXvsIHP/hB3nzzTb7rz//8z/n1X/91/uIv&#10;/oLf/u3f5o/+6I/4/1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vKi&#10;euAHzMPDA3/4h3/I7/zO7/ChD32I3/iN3+D3f//3ecc73sE555xzHocHfgA8ffqUD3zgA3zXz/3c&#10;z/H3f//3fP7zn+fZs2f80i/9Euecc855PB4455xzznlkHjjnnHPOeWQeOOecc855ZB4455xzznlk&#10;Hjjfl6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4vqgR8wT548&#10;4ZOf/CS/9mu/xoc+9CF++Zd/md/6rd/ife97H+ecc855HB74AfD06VM+8IEP8F2/+Zu/yRtvvMHn&#10;P/953njjDT784Q9zzjnnnMfjgXPOOeecR+aBc84555xH5oFzzjnnnEfmgXPOOeecR+aB831J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4UT1wzjnnnPPIPHDOOeec88g8cM4555zzyDxwzjnnnPPIPHDO&#10;Oeec88g8cM4555zzyDxwvi9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j+vPnie53me5/liPnie53me5/liPnie53me5/liPnie53me5/li&#10;Pnie53me5/liPnie53me5/liPnj+V2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X5effA8z/M8z/PFfPA8z/M8z/PF&#10;fPA8z/M8z/PFfPA8z/M8z/PFfPA8z/M8z/PFfPA8z/M8z/PFfPD8r1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fy8&#10;+uB5nud5nueL+eB5nud5nueL+eB5nud5nueL+eB5nud5nueL+eB5nud5nueL+eB5nud5nueL+eAX&#10;0E9/+lN+/OMf8+Mf/5gf//jH/PjHP+bf/u3feJ7neZ7na/jgF9Bf/uVf8sMf/pAf/ehH/OhHP+JH&#10;P/oR//AP/8B/Jw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Xn1wS8YSfzBH/wBv/M7v8MPf/hDfuM3&#10;foPf//3f5wc/+AHP8zzP83wNH/wC+t3f/V2+++47/uzP/ozvvvuO3/u93+N5nud5nq/jg+d5nud5&#10;ni/mg+d5nud5ni/mg+d5nud5ni/mg+d5nud5ni/mg+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5efVB8/zPM/z&#10;PF/MB8/zPM/zPF/MB8/zPM/zPF/MB8/zPM/zPF/MB8/zPM/zPF/MB8/zPM/zPF/MB8//im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vqo+eJ7neZ7n+cR88DzP8zzP84n54Hme53me5xPzwfP/N73A&#10;AAAgAElEQVQ8z/M8zyfmg+d5nud5nk/MB8/zPM/zPJ+YD34EfPvb3+b/9t//+3/nn/7Tf8qXX37J&#10;D0M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4qvrgR8yf/JN/kt/2L/7Fv+C3/af/9J/49V//dSTx&#10;PM/zPM+n4YMfMR8fH/ydv/N3+OY3v8nXv/51/vJf/sv8rb/1t/iDf/AP8jzP8zzPp+GDr7if/Mmf&#10;5Nvf/jY/6E/9qT/Fv/7X/5pvfetbfOc73+HP/tk/y/M8z/M8n44Pnud5nud5PjEfPM/zPM/zfGI+&#10;eJ7neZ7n+cR88DzP8zzP84n54Pmh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fFV98DzP8zzP84n5&#10;4Hme53me5xPzwfM8z/M8zyfmg+d5nud5nk/MB8/zPM/zPJ+YD57neZ7neT4xHzw/lL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q+qD57neZ7neT4xHzzP8zzP83xiPnie53me5/nEfPA8z/M8z/OJ+eB5nud5nucT88Hz&#10;PM/zPM8n5oPnh2I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PNV9cHzPM/zPM8n5oPneZ7neZ5PzAfP&#10;8zzP8zyfmA+e53me53k+MR88z/M8z/N8Yj54nud5nuf5xHzwI+Db3/42P+g3f/M3+c53vsN3vvMd&#10;vvOd7/Cd73yH//k//ye/k7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viq+uBHzP/6X/+Ln//5n+c//+f/zG/7jd/4Df7ZP/tn/IW/8Bd4nud5nufT8MGPmM8++4yf+7mf&#10;4y/+xb/I17/+df7cn/tz/LW/9tf4iZ/4CZ7neZ7n+TR88BX3kz/5k3z729/mB/2Vv/JX+O53v8u3&#10;vvUtvvvd7/JX/+pf5Xme53meT8cHz/M8z/M8n5gPnud5nud5PjEfPM/zPM/zfGI+eH4o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7P9jD+5Bxk/w6m5/uBXSBBxiSNBiQAxDhAWLIHIk&#10;CIGzYGGznbHwrRiyYi9EOeo3WphNEzttxEZZEINstZyFJW/LKcYpNInMaJEdQdjCd1KYZeRhC0Ge&#10;wlh6//ldV0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3lQv&#10;PB6Px+PxeLwyLzwej8fj8Xi8Mi88Ho/H4/F4vDIvPB6Px+PxeLwyLzwej8fj8Xi8Mi88Ho/H4/F4&#10;vDIvPP5O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3lQvPB6Px+PxeLwyLzwej8fj8Xi8Mi88Ho/H&#10;4/F4vDIvPB6Px+PxeLwyLzwej8fj8Xi8Mi88Ho/H4/F4vDIvPB6Px+PxeLwyLzz+T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t5ULzwej8fj8Xi8Mi88Ho/H4/F4vDIvPB6Px+PxeLwyLzwej8fj8Xi8&#10;Mi88Ho/H4/F4vDIvvMF+//d/ny984Qu8//77/P/9wR/8AV/4whf44IMPeDwej8fj8bq88Ib62Z/9&#10;Wd59910+//nP8zM/8zN8//d/P3/5l3/J13zuc5/j+77v+/j85z/Ppz/9af7jf/yP/L/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0bZPcQAACAA&#10;SURBVN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jfVC2+gX/3VX+X//J//w7/5N/+GT3ziE3ziE5/gE5/4BD/3cz/Hy8sL&#10;/+E//Af+7b/9t/zgD/4g//pf/2t+/ud/nn/8j/8xj8fj8Xg8XocX3kA//uM/zgcffMAHH3zABx98&#10;wAcffMAHH3xAEr7mO7/zO/nv//2/8yu/8iu89957fM/3fA+Px+PxeDxejxcej8fj8Xg8XpkXHo/H&#10;4/F4PF6ZFx6Px+PxeDxemRcej8fj8Xg8XpkXHn8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b6oX&#10;Ho/H4/F4PF6ZFx6Px+PxeDxemRcej8fj8Xg8XpkXHo/H4/F4PF6ZFx6Px+PxeDxemRcej8fj8Xg8&#10;XpkXHn8n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6oXHo/H4/F4PF6ZFx6Px+PxeDxemRcej8fj&#10;8Xg8XpkXHo/H4/F4PF6ZFx6Px+PxeDxemRcej8fj8Xg8XpkXHn8n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b6oXHo/H4/F4PF6ZFx6Px+PxeDxemRcej8fj8Xg8XpkXHo/H4/F4PF6ZFx6Px+PxeDxe&#10;mRcej8fj8Xg8XpkX3mC///u/zxe+8AXef/99/qY//uM/5r333uO9997jvffe47333uPP//zP+dt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b5qvrgK+jf/Jt/w+/+7u/yd//u3+VrX/saX/va1/ja177G&#10;T/3UT/Fn/syf4Sd+4if4G3/jb/D1r3+dv/pX/yo/8iM/wl/4C3+B53me53k+DR98Bf34j/84n3/+&#10;OZ9//jmff/45n3/+OZ9//jlJ+Ja/9bf+Fr/8y7/MN77xDX75l3+Zv/23/zbP8zzP83w6Pnie53me&#10;5/nEfPA8z/M8z/OJ+eB5nud5nucT88HzPM/zPM8n5oPn29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vJV9cHzPM/zPM8n5oPneZ7neZ5PzAfP8zzP8zyfmA+e53me53k+MR88z/M8z/N8Yj54nud5nuf5&#10;xHzwfFs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S+qj54nud5nuf5xHzwPM/zPM/zifngeZ7neZ7n&#10;E/PB8zzP8zzPJ+aD53me53meT8wHz/M8z/M8n5gPnm/L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V9UHz/M8z/M8&#10;n5gPnud5nud5PjEfPM/zPM/zfGI+eJ7neZ7n+cR88DzP8zzP84n54Hme53me5xPzwVfY559/zs/9&#10;3M/xm7/5m/z//dZv/RY/93M/x+eff863Iw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WJjk0gAAIABJREFU&#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3xV&#10;ffA8z/M8z/OJ+eB5nud5nucT88HzPM/zPM8n5oPneZ7neZ5PzAfP8zzP8zyfmA+e53me53k+MR88&#10;35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vqg+e53me53k+MR88z/M8z/N8Yj54nud5nuf5xHzw&#10;PM/zPM/zifngeZ7neZ7nE/PB8zzP8zzPJ+aD59si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26rC8dxHMdxHFfmwnEc&#10;x3Ecx5W5cBzHcRzHcWUuHMdxHMdxXJkLx3Ecx3EcV+bCcRzHcRzHlblwfE9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uqwvHcRzHcRxX5sJxHMdxHMeVuXAcx3Ecx3FlLhzHcRzHcVyZC8dxHMdxHFfmwnEcx3Ecx5W5&#10;cBzHcRzHcWUuHN+T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2+rCcRzHcRzHlblwHMdxHMdxZS4cx3Ecx3FcmQvH&#10;cRzHcRxX5sJxHMdxHMeVufB/wGc+8xn+8z//kxf6j//4Dz7+8Y9zc3PDcRzHcRzX5cIt9/nPf55f&#10;//Vf5zOf+Qzf8Td/8zf86q/+Kh/72Mf4rd/6Ld7//vfzv5G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SkyR8jAAAgAElEQV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m31YX/Yy6XC+95z3t4+9vfzhNPPMGb3vQm/uAP/oCXvOQlHMdxHMdxHS78H3D/&#10;/n1mhu/4uZ/7OT71qU/x9NNP8+DBA173utdxHMdxHMf1uHAcx3Ecx3FlLhzHcRzHcVyZC8dxHMdx&#10;HFfmwnEcx3Ecx5W5cHxP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d6sNy7Isy7Is+8yGZVmWZVmWfWbDsizLsizLPrNhWZZlWZZln9mwLMuyLMuyz2xYlmVZ&#10;lmXZZzYs/y3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t3qw3LsizLsiz7zIZlWZZlWZZ9ZsOyLMuyLMs+s2FZlmVZ&#10;lmWf2bAsy7Isy7LPbFiWZVmWZdlnNvwvcOHCBT755BM+MzNsb2+zvb3N9vY229vb3Lhxg/+b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XerDf/L/PVf/zXHjh3jH/7hHzhy&#10;5Ah/93d/x1NPPcXhw4dZlmVZlmV/2PC/wKlTp3B3PvPEE0+ws7PDK6+8ws7ODt/85jdZlmVZlmX/&#10;2LAsy7Isy7LPbFiWZVmWZdlnNizLsizLsuwzG5ZlWZZlWfaZDct/S1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xd1q&#10;w7Isy7Isyz6zYVmWZVmWZZ/ZsCzLsizLss9sWJZlWZZl2Wc2LMuyLMuy7DMblmVZlmVZ9pkNy39L&#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SjaqGqqqpqZRaqqqqqVmahqqqq&#10;amUWqqqqqlZmoaqqqmplFqqqqqpWZqH+J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OqoWqqqqqlVmo&#10;qqqqWpmFqqqqqpVZqKqqqlqZhaqqqqqVWaiqqqpamYX6m0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">
                <v:group id="组合 270" o:spid="_x0000_s1113"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4"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5"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2" o:title="image15584404736410" croptop="4799f" cropbottom="7335f" cropleft="8561f" cropright="6160f"/>
                    </v:shape>
                    <v:shape id="文本框 261" o:spid="_x0000_s1116"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2C6D1A" w:rsidRPr="00B63C7D" w:rsidRDefault="002C6D1A" w:rsidP="002270B7">
                            <w:pPr>
                              <w:pStyle w:val="af1"/>
                              <w:spacing w:before="156" w:after="156"/>
                              <w:rPr>
                                <w:noProof/>
                                <w:sz w:val="24"/>
                                <w:szCs w:val="20"/>
                              </w:rPr>
                            </w:pPr>
                            <w:r>
                              <w:rPr>
                                <w:rFonts w:hint="eastAsia"/>
                              </w:rPr>
                              <w:t>(a)</w:t>
                            </w:r>
                          </w:p>
                        </w:txbxContent>
                      </v:textbox>
                    </v:shape>
                  </v:group>
                  <v:group id="组合 264" o:spid="_x0000_s1117"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8"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3" o:title="image15584405080220" croptop="4800f" cropbottom="7096f" cropleft="8563f" cropright="6081f"/>
                    </v:shape>
                    <v:shape id="文本框 263" o:spid="_x0000_s1119"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2C6D1A" w:rsidRPr="009F7B92" w:rsidRDefault="002C6D1A" w:rsidP="002270B7">
                            <w:pPr>
                              <w:pStyle w:val="af1"/>
                              <w:spacing w:before="156" w:after="156"/>
                              <w:rPr>
                                <w:noProof/>
                                <w:sz w:val="24"/>
                                <w:szCs w:val="20"/>
                              </w:rPr>
                            </w:pPr>
                            <w:r>
                              <w:rPr>
                                <w:rFonts w:hint="eastAsia"/>
                              </w:rPr>
                              <w:t>(b)</w:t>
                            </w:r>
                          </w:p>
                        </w:txbxContent>
                      </v:textbox>
                    </v:shape>
                  </v:group>
                  <v:group id="组合 268" o:spid="_x0000_s1120"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21"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4" o:title="image15584404866820" croptop="5110f" cropbottom="7064f" cropleft="8520f" cropright="6491f"/>
                    </v:shape>
                    <v:shape id="文本框 265" o:spid="_x0000_s1122"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2C6D1A" w:rsidRPr="00397D75" w:rsidRDefault="002C6D1A" w:rsidP="002270B7">
                            <w:pPr>
                              <w:pStyle w:val="af1"/>
                              <w:spacing w:before="156" w:after="156"/>
                              <w:rPr>
                                <w:noProof/>
                                <w:sz w:val="24"/>
                                <w:szCs w:val="20"/>
                              </w:rPr>
                            </w:pPr>
                            <w:r>
                              <w:rPr>
                                <w:rFonts w:hint="eastAsia"/>
                              </w:rPr>
                              <w:t>(c)</w:t>
                            </w:r>
                          </w:p>
                        </w:txbxContent>
                      </v:textbox>
                    </v:shape>
                  </v:group>
                  <v:group id="组合 269" o:spid="_x0000_s1123"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4"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5" o:title="image15584404933500" croptop="4860f" cropbottom="7389f" cropleft="8547f" cropright="6346f"/>
                    </v:shape>
                    <v:shape id="文本框 266" o:spid="_x0000_s1125"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2C6D1A" w:rsidRPr="00E5426F" w:rsidRDefault="002C6D1A" w:rsidP="002270B7">
                            <w:pPr>
                              <w:pStyle w:val="af1"/>
                              <w:spacing w:before="156" w:after="156"/>
                              <w:rPr>
                                <w:noProof/>
                                <w:sz w:val="24"/>
                                <w:szCs w:val="20"/>
                              </w:rPr>
                            </w:pPr>
                            <w:r>
                              <w:rPr>
                                <w:rFonts w:hint="eastAsia"/>
                              </w:rPr>
                              <w:t>(d)</w:t>
                            </w:r>
                          </w:p>
                        </w:txbxContent>
                      </v:textbox>
                    </v:shape>
                  </v:group>
                </v:group>
                <v:shape id="文本框 271" o:spid="_x0000_s1126"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2C6D1A" w:rsidRPr="002270B7" w:rsidRDefault="002C6D1A" w:rsidP="002270B7">
                        <w:pPr>
                          <w:pStyle w:val="af1"/>
                          <w:spacing w:before="156" w:after="156"/>
                        </w:pPr>
                        <w:bookmarkStart w:id="97" w:name="_Toc9746632"/>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7"/>
                      </w:p>
                    </w:txbxContent>
                  </v:textbox>
                </v:shape>
                <w10:wrap type="topAndBottom"/>
              </v:group>
            </w:pict>
          </mc:Fallback>
        </mc:AlternateContent>
      </w:r>
      <w:r w:rsidRPr="00D62216">
        <w:rPr>
          <w:rFonts w:hint="eastAsia"/>
        </w:rPr>
        <w:t>利用</w:t>
      </w:r>
      <w:r w:rsidRPr="00D62216">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C40A34" w:rsidP="00D5535B">
      <w:pPr>
        <w:pStyle w:val="aff8"/>
        <w:ind w:firstLine="480"/>
      </w:pPr>
      <w:r w:rsidRPr="00D62216">
        <w:rPr>
          <w:rFonts w:hint="eastAsia"/>
        </w:rPr>
        <w:t>假设向滤波函数，输入条纹背景灰度矩阵，并规定</w:t>
      </w:r>
      <w:r w:rsidRPr="00D62216">
        <w:t>N=3</w:t>
      </w:r>
      <w:r w:rsidR="00F51698">
        <w:rPr>
          <w:rFonts w:hint="eastAsia"/>
        </w:rPr>
        <w:t>，</w:t>
      </w:r>
      <w:r w:rsidRPr="00D62216">
        <w:t>W</w:t>
      </w:r>
      <w:r w:rsidRPr="00D62216">
        <w:rPr>
          <w:rFonts w:hint="eastAsia"/>
        </w:rPr>
        <w:t>为</w:t>
      </w:r>
      <w:proofErr w:type="gramStart"/>
      <w:r w:rsidRPr="00D62216">
        <w:rPr>
          <w:rFonts w:hint="eastAsia"/>
        </w:rPr>
        <w:t>第五多贝西</w:t>
      </w:r>
      <w:proofErr w:type="gramEnd"/>
      <w:r w:rsidRPr="00D62216">
        <w:rPr>
          <w:rFonts w:hint="eastAsia"/>
        </w:rPr>
        <w:t>小波函数，得出的结果如上图。可由以下粗糙指数公式衡量滤波效果</w:t>
      </w:r>
      <w:r w:rsidR="003F1609" w:rsidRPr="00D62216">
        <w:rPr>
          <w:rFonts w:hint="eastAsia"/>
        </w:rPr>
        <w:t>，即，</w:t>
      </w:r>
    </w:p>
    <w:p w:rsidR="002270B7" w:rsidRPr="002C6D1A" w:rsidRDefault="002C6D1A"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3F1609" w:rsidRPr="00D62216" w:rsidRDefault="00C40A34" w:rsidP="00D5535B">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w:t>
      </w:r>
    </w:p>
    <w:p w:rsidR="002270B7" w:rsidRPr="00D62216" w:rsidRDefault="00C40A34" w:rsidP="00D5535B">
      <w:pPr>
        <w:pStyle w:val="aff8"/>
        <w:ind w:firstLine="480"/>
        <w:rPr>
          <w:noProof/>
        </w:rPr>
      </w:pPr>
      <w:r w:rsidRPr="00D62216">
        <w:rPr>
          <w:rFonts w:hint="eastAsia"/>
        </w:rPr>
        <w:t>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w:t>
      </w:r>
      <w:r w:rsidRPr="00D62216">
        <w:rPr>
          <w:rFonts w:hint="eastAsia"/>
        </w:rPr>
        <w:lastRenderedPageBreak/>
        <w:t>层数</w:t>
      </w:r>
      <w:r w:rsidR="00865D70">
        <w:rPr>
          <w:rFonts w:hint="eastAsia"/>
        </w:rPr>
        <w:t>等滤波参数</w:t>
      </w:r>
      <w:r w:rsidRPr="00D62216">
        <w:rPr>
          <w:rFonts w:hint="eastAsia"/>
        </w:rPr>
        <w:t>。图</w:t>
      </w:r>
      <w:r w:rsidRPr="00D62216">
        <w:t>1</w:t>
      </w:r>
      <w:r w:rsidR="00EF5D43">
        <w:rPr>
          <w:rFonts w:hint="eastAsia"/>
        </w:rPr>
        <w:t>3</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3</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Pr="00D62216" w:rsidRDefault="00BA3AAF">
      <w:pPr>
        <w:pStyle w:val="aff8"/>
        <w:ind w:firstLine="480"/>
      </w:pPr>
      <w:r w:rsidRPr="002C6D1A">
        <w:rPr>
          <w:noProof/>
        </w:rPr>
        <mc:AlternateContent>
          <mc:Choice Requires="wpg">
            <w:drawing>
              <wp:anchor distT="0" distB="0" distL="114300" distR="114300" simplePos="0" relativeHeight="251682303"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6">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2C6D1A" w:rsidRPr="005123D2" w:rsidRDefault="002C6D1A"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7">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2C6D1A" w:rsidRPr="00343620" w:rsidRDefault="002C6D1A"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8">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2C6D1A" w:rsidRPr="00A6118B" w:rsidRDefault="002C6D1A"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9">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2C6D1A" w:rsidRPr="000E68F5" w:rsidRDefault="002C6D1A"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2C6D1A" w:rsidRPr="002E7D0F" w:rsidRDefault="002C6D1A" w:rsidP="00E2701A">
                              <w:pPr>
                                <w:pStyle w:val="af1"/>
                                <w:spacing w:before="156" w:after="156"/>
                                <w:ind w:firstLine="480"/>
                                <w:rPr>
                                  <w:noProof/>
                                </w:rPr>
                              </w:pPr>
                              <w:bookmarkStart w:id="98" w:name="_Toc97466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7" style="position:absolute;left:0;text-align:left;margin-left:0;margin-top:87pt;width:386.05pt;height:435.2pt;z-index:251682303;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">
                <v:group id="组合 331" o:spid="_x0000_s1128"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9"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30"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0" o:title="" croptop="4773f" cropbottom="7526f" cropleft="8538f" cropright="6460f"/>
                    </v:shape>
                    <v:shape id="文本框 321" o:spid="_x0000_s1131"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2C6D1A" w:rsidRPr="005123D2" w:rsidRDefault="002C6D1A" w:rsidP="00E2701A">
                            <w:pPr>
                              <w:pStyle w:val="af1"/>
                              <w:spacing w:before="156" w:after="156"/>
                              <w:ind w:firstLine="480"/>
                            </w:pPr>
                            <w:r>
                              <w:rPr>
                                <w:rFonts w:hint="eastAsia"/>
                              </w:rPr>
                              <w:t>(a)</w:t>
                            </w:r>
                          </w:p>
                        </w:txbxContent>
                      </v:textbox>
                    </v:shape>
                  </v:group>
                  <v:group id="组合 323" o:spid="_x0000_s1132"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3"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1" o:title="" croptop="4774f" cropbottom="7710f" cropleft="8540f" cropright="6172f"/>
                    </v:shape>
                    <v:shape id="文本框 322" o:spid="_x0000_s1134"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2C6D1A" w:rsidRPr="00343620" w:rsidRDefault="002C6D1A" w:rsidP="00E2701A">
                            <w:pPr>
                              <w:pStyle w:val="af1"/>
                              <w:spacing w:before="156" w:after="156"/>
                              <w:ind w:firstLine="480"/>
                            </w:pPr>
                            <w:r>
                              <w:rPr>
                                <w:rFonts w:hint="eastAsia"/>
                              </w:rPr>
                              <w:t>(b)</w:t>
                            </w:r>
                          </w:p>
                        </w:txbxContent>
                      </v:textbox>
                    </v:shape>
                  </v:group>
                  <v:group id="组合 330" o:spid="_x0000_s1135"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6"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7"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2" o:title="" croptop="4773f" cropbottom="6976f" cropleft="8538f" cropright="6460f"/>
                      </v:shape>
                      <v:shape id="文本框 326" o:spid="_x0000_s1138"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2C6D1A" w:rsidRPr="00A6118B" w:rsidRDefault="002C6D1A" w:rsidP="00E2701A">
                              <w:pPr>
                                <w:pStyle w:val="af1"/>
                                <w:spacing w:before="156" w:after="156"/>
                                <w:ind w:firstLine="480"/>
                                <w:rPr>
                                  <w:noProof/>
                                </w:rPr>
                              </w:pPr>
                              <w:r>
                                <w:rPr>
                                  <w:rFonts w:hint="eastAsia"/>
                                </w:rPr>
                                <w:t>(c)</w:t>
                              </w:r>
                            </w:p>
                          </w:txbxContent>
                        </v:textbox>
                      </v:shape>
                    </v:group>
                    <v:group id="组合 329" o:spid="_x0000_s1139"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40"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3" o:title="" croptop="4774f" cropbottom="7339f" cropleft="8536f" cropright="6195f"/>
                        <o:lock v:ext="edit" aspectratio="f"/>
                      </v:shape>
                      <v:shape id="文本框 327" o:spid="_x0000_s1141"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2C6D1A" w:rsidRPr="000E68F5" w:rsidRDefault="002C6D1A" w:rsidP="00E2701A">
                              <w:pPr>
                                <w:pStyle w:val="af1"/>
                                <w:spacing w:before="156" w:after="156"/>
                                <w:ind w:firstLine="480"/>
                                <w:rPr>
                                  <w:noProof/>
                                </w:rPr>
                              </w:pPr>
                              <w:r>
                                <w:rPr>
                                  <w:rFonts w:hint="eastAsia"/>
                                </w:rPr>
                                <w:t>(d)</w:t>
                              </w:r>
                            </w:p>
                          </w:txbxContent>
                        </v:textbox>
                      </v:shape>
                    </v:group>
                  </v:group>
                </v:group>
                <v:shape id="文本框 333" o:spid="_x0000_s1142"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2C6D1A" w:rsidRPr="002E7D0F" w:rsidRDefault="002C6D1A" w:rsidP="00E2701A">
                        <w:pPr>
                          <w:pStyle w:val="af1"/>
                          <w:spacing w:before="156" w:after="156"/>
                          <w:ind w:firstLine="480"/>
                          <w:rPr>
                            <w:noProof/>
                          </w:rPr>
                        </w:pPr>
                        <w:bookmarkStart w:id="99" w:name="_Toc97466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99"/>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5</w:t>
      </w:r>
      <w:r w:rsidR="00C40A34" w:rsidRPr="00D62216">
        <w:rPr>
          <w:rFonts w:hint="eastAsia"/>
        </w:rPr>
        <w:t>所示，图</w:t>
      </w:r>
      <w:r w:rsidR="00C40A34" w:rsidRPr="00D62216">
        <w:t>15</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5</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5</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5</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5</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Pr>
          <w:rFonts w:hint="eastAsia"/>
        </w:rPr>
        <w:t>5</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5</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6</w:t>
      </w:r>
      <w:r w:rsidR="00C40A34" w:rsidRPr="00D62216">
        <w:rPr>
          <w:rFonts w:hint="eastAsia"/>
        </w:rPr>
        <w:t>。</w:t>
      </w:r>
    </w:p>
    <w:p w:rsidR="005C634D" w:rsidRPr="00D62216" w:rsidRDefault="00AC3D9E" w:rsidP="002C6D1A">
      <w:pPr>
        <w:pStyle w:val="aff8"/>
        <w:ind w:firstLineChars="0" w:firstLine="0"/>
      </w:pPr>
      <w:r w:rsidRPr="002C6D1A">
        <w:rPr>
          <w:noProof/>
        </w:rPr>
        <w:lastRenderedPageBreak/>
        <mc:AlternateContent>
          <mc:Choice Requires="wpg">
            <w:drawing>
              <wp:anchor distT="0" distB="0" distL="114300" distR="114300" simplePos="0" relativeHeight="251765760" behindDoc="0" locked="0" layoutInCell="1" allowOverlap="1" wp14:anchorId="5DD623C0" wp14:editId="7B265EAE">
                <wp:simplePos x="0" y="0"/>
                <wp:positionH relativeFrom="margin">
                  <wp:align>center</wp:align>
                </wp:positionH>
                <wp:positionV relativeFrom="paragraph">
                  <wp:posOffset>2116455</wp:posOffset>
                </wp:positionV>
                <wp:extent cx="5040192" cy="5442359"/>
                <wp:effectExtent l="0" t="0" r="8255" b="635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442359"/>
                          <a:chOff x="0" y="0"/>
                          <a:chExt cx="5427552" cy="5861488"/>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2C6D1A" w:rsidRPr="00775843" w:rsidRDefault="002C6D1A"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2C6D1A" w:rsidRPr="00F825F9" w:rsidRDefault="002C6D1A"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2C6D1A" w:rsidRPr="00BB75F0" w:rsidRDefault="002C6D1A"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2C6D1A" w:rsidRPr="00DF3D40" w:rsidRDefault="002C6D1A"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2C6D1A" w:rsidRPr="007F2E3C" w:rsidRDefault="002C6D1A"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2C6D1A" w:rsidRPr="009B06F7" w:rsidRDefault="002C6D1A"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1222"/>
                            <a:ext cx="5427340" cy="1280266"/>
                          </a:xfrm>
                          <a:prstGeom prst="rect">
                            <a:avLst/>
                          </a:prstGeom>
                          <a:solidFill>
                            <a:prstClr val="white"/>
                          </a:solidFill>
                          <a:ln>
                            <a:noFill/>
                          </a:ln>
                        </wps:spPr>
                        <wps:txbx>
                          <w:txbxContent>
                            <w:p w:rsidR="002C6D1A" w:rsidRPr="00333414" w:rsidRDefault="002C6D1A" w:rsidP="00AC3D9E">
                              <w:pPr>
                                <w:pStyle w:val="af1"/>
                                <w:spacing w:before="156" w:after="156"/>
                                <w:ind w:left="230" w:hangingChars="100" w:hanging="230"/>
                                <w:jc w:val="left"/>
                                <w:rPr>
                                  <w:rFonts w:ascii="宋体" w:hAnsi="宋体" w:cs="宋体"/>
                                  <w:noProof/>
                                  <w:kern w:val="0"/>
                                </w:rPr>
                              </w:pPr>
                              <w:r>
                                <w:t>图</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3" style="position:absolute;margin-left:0;margin-top:166.65pt;width:396.85pt;height:428.55pt;z-index:251765760;mso-position-horizontal:center;mso-position-horizontal-relative:margin" coordsize="54275,58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">
                <o:lock v:ext="edit" aspectratio="t"/>
                <v:group id="组合 152" o:spid="_x0000_s1144"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5"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6"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7"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0" o:title="2-db5-10" croptop="17623f" cropbottom="18449f" cropleft="27674f" cropright="20308f"/>
                      </v:shape>
                      <v:shape id="图片 161" o:spid="_x0000_s1148"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1" o:title="5-db5-10" croptop="12934f" cropbottom=".125" cropleft="21298f" cropright="17368f"/>
                      </v:shape>
                      <v:shape id="图片 162" o:spid="_x0000_s1149"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2" o:title="" croptop="16661f" cropbottom="36043f" cropleft="34616f" cropright="23033f"/>
                      </v:shape>
                      <v:shape id="图片 163" o:spid="_x0000_s1150"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3" o:title="" croptop="16305f" cropbottom="36290f" cropleft="34709f" cropright="23238f"/>
                      </v:shape>
                    </v:group>
                    <v:group id="组合 164" o:spid="_x0000_s1151"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2"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2C6D1A" w:rsidRPr="00775843" w:rsidRDefault="002C6D1A" w:rsidP="00AC3D9E">
                              <w:pPr>
                                <w:pStyle w:val="af1"/>
                                <w:spacing w:before="156" w:after="156"/>
                                <w:rPr>
                                  <w:sz w:val="24"/>
                                  <w:szCs w:val="20"/>
                                </w:rPr>
                              </w:pPr>
                              <w:r>
                                <w:rPr>
                                  <w:rFonts w:hint="eastAsia"/>
                                </w:rPr>
                                <w:t>(</w:t>
                              </w:r>
                              <w:r>
                                <w:t>a)</w:t>
                              </w:r>
                            </w:p>
                          </w:txbxContent>
                        </v:textbox>
                      </v:shape>
                      <v:shape id="文本框 168" o:spid="_x0000_s1153"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2C6D1A" w:rsidRPr="00F825F9" w:rsidRDefault="002C6D1A" w:rsidP="00AC3D9E">
                              <w:pPr>
                                <w:pStyle w:val="af1"/>
                                <w:spacing w:before="156" w:after="156"/>
                                <w:rPr>
                                  <w:rFonts w:ascii="宋体" w:hAnsi="宋体"/>
                                  <w:noProof/>
                                  <w:sz w:val="24"/>
                                  <w:szCs w:val="20"/>
                                </w:rPr>
                              </w:pPr>
                              <w:r>
                                <w:rPr>
                                  <w:rFonts w:hint="eastAsia"/>
                                </w:rPr>
                                <w:t>(</w:t>
                              </w:r>
                              <w:r>
                                <w:t>b)</w:t>
                              </w:r>
                            </w:p>
                          </w:txbxContent>
                        </v:textbox>
                      </v:shape>
                      <v:shape id="文本框 169" o:spid="_x0000_s1154"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2C6D1A" w:rsidRPr="00BB75F0" w:rsidRDefault="002C6D1A" w:rsidP="00AC3D9E">
                              <w:pPr>
                                <w:pStyle w:val="af1"/>
                                <w:spacing w:before="156" w:after="156"/>
                                <w:rPr>
                                  <w:rFonts w:ascii="宋体" w:hAnsi="宋体"/>
                                  <w:noProof/>
                                  <w:sz w:val="24"/>
                                  <w:szCs w:val="20"/>
                                </w:rPr>
                              </w:pPr>
                              <w:r>
                                <w:rPr>
                                  <w:rFonts w:hint="eastAsia"/>
                                </w:rPr>
                                <w:t>(</w:t>
                              </w:r>
                              <w:r>
                                <w:t>c)</w:t>
                              </w:r>
                            </w:p>
                          </w:txbxContent>
                        </v:textbox>
                      </v:shape>
                      <v:shape id="文本框 170" o:spid="_x0000_s1155"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2C6D1A" w:rsidRPr="00DF3D40" w:rsidRDefault="002C6D1A"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6"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7"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4" o:title="" croptop="24823f" cropbottom="27643f" cropleft="35565f" cropright="22625f"/>
                    </v:shape>
                    <v:shape id="图片 175" o:spid="_x0000_s1158"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5" o:title="" croptop="22310f" cropbottom="31018f" cropleft="37061f" cropright="21184f"/>
                    </v:shape>
                    <v:shape id="文本框 176" o:spid="_x0000_s1159"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2C6D1A" w:rsidRPr="007F2E3C" w:rsidRDefault="002C6D1A" w:rsidP="00AC3D9E">
                            <w:pPr>
                              <w:pStyle w:val="af1"/>
                              <w:spacing w:before="156" w:after="156"/>
                              <w:rPr>
                                <w:noProof/>
                                <w:kern w:val="0"/>
                                <w:sz w:val="24"/>
                                <w:szCs w:val="24"/>
                              </w:rPr>
                            </w:pPr>
                            <w:r>
                              <w:rPr>
                                <w:rFonts w:hint="eastAsia"/>
                              </w:rPr>
                              <w:t>(</w:t>
                            </w:r>
                            <w:r>
                              <w:t>e)</w:t>
                            </w:r>
                          </w:p>
                        </w:txbxContent>
                      </v:textbox>
                    </v:shape>
                    <v:shape id="文本框 177" o:spid="_x0000_s1160"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2C6D1A" w:rsidRPr="009B06F7" w:rsidRDefault="002C6D1A" w:rsidP="00AC3D9E">
                            <w:pPr>
                              <w:pStyle w:val="af1"/>
                              <w:spacing w:before="156" w:after="156"/>
                              <w:rPr>
                                <w:noProof/>
                                <w:kern w:val="0"/>
                                <w:sz w:val="24"/>
                                <w:szCs w:val="24"/>
                              </w:rPr>
                            </w:pPr>
                            <w:r>
                              <w:rPr>
                                <w:rFonts w:hint="eastAsia"/>
                              </w:rPr>
                              <w:t>(</w:t>
                            </w:r>
                            <w:r>
                              <w:t>f)</w:t>
                            </w:r>
                          </w:p>
                        </w:txbxContent>
                      </v:textbox>
                    </v:shape>
                  </v:group>
                </v:group>
                <v:shape id="文本框 178" o:spid="_x0000_s1161" type="#_x0000_t202" style="position:absolute;top:45812;width:54273;height:1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2C6D1A" w:rsidRPr="00333414" w:rsidRDefault="002C6D1A" w:rsidP="00AC3D9E">
                        <w:pPr>
                          <w:pStyle w:val="af1"/>
                          <w:spacing w:before="156" w:after="156"/>
                          <w:ind w:left="230" w:hangingChars="100" w:hanging="230"/>
                          <w:jc w:val="left"/>
                          <w:rPr>
                            <w:rFonts w:ascii="宋体" w:hAnsi="宋体" w:cs="宋体"/>
                            <w:noProof/>
                            <w:kern w:val="0"/>
                          </w:rPr>
                        </w:pPr>
                        <w:r>
                          <w:t>图</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p>
                    </w:txbxContent>
                  </v:textbox>
                </v:shape>
                <w10:wrap type="topAndBottom" anchorx="margin"/>
              </v:group>
            </w:pict>
          </mc:Fallback>
        </mc:AlternateContent>
      </w:r>
      <w:r w:rsidR="00333414" w:rsidRPr="00D62216">
        <w:rPr>
          <w:rFonts w:hint="eastAsia"/>
        </w:rPr>
        <w:t>在</w:t>
      </w:r>
      <w:r w:rsidR="00C40A34" w:rsidRPr="00D62216">
        <w:rPr>
          <w:rFonts w:hint="eastAsia"/>
        </w:rPr>
        <w:t>优化滤波参数过程中，低通滤波的</w:t>
      </w:r>
      <w:r w:rsidR="00333414" w:rsidRPr="00D62216">
        <w:rPr>
          <w:rFonts w:hint="eastAsia"/>
        </w:rPr>
        <w:t>器</w:t>
      </w:r>
      <w:r w:rsidR="00C40A34" w:rsidRPr="00D62216">
        <w:rPr>
          <w:rFonts w:hint="eastAsia"/>
        </w:rPr>
        <w:t>标准差</w:t>
      </w:r>
      <m:oMath>
        <m:r>
          <m:rPr>
            <m:sty m:val="p"/>
          </m:rPr>
          <w:rPr>
            <w:rFonts w:ascii="Cambria Math" w:hAnsi="Cambria Math"/>
          </w:rPr>
          <m:t>σ</m:t>
        </m:r>
      </m:oMath>
      <w:r w:rsidR="00C40A34" w:rsidRPr="00D62216">
        <w:rPr>
          <w:rFonts w:hint="eastAsia"/>
        </w:rPr>
        <w:t>确定了低通带的带宽</w:t>
      </w:r>
      <w:bookmarkStart w:id="100" w:name="_Hlk9414498"/>
      <w:r w:rsidR="00333414" w:rsidRPr="00D62216">
        <w:rPr>
          <w:rFonts w:hint="eastAsia"/>
        </w:rPr>
        <w:t>。</w:t>
      </w:r>
      <w:bookmarkEnd w:id="100"/>
      <m:oMath>
        <m:r>
          <m:rPr>
            <m:sty m:val="p"/>
          </m:rPr>
          <w:rPr>
            <w:rFonts w:ascii="Cambria Math" w:hAnsi="Cambria Math"/>
          </w:rPr>
          <m:t>σ</m:t>
        </m:r>
      </m:oMath>
      <w:r w:rsidR="00712B34" w:rsidRPr="00D62216">
        <w:rPr>
          <w:rFonts w:hint="eastAsia"/>
        </w:rPr>
        <w:t>太小</w:t>
      </w:r>
      <w:r w:rsidR="00C40A34" w:rsidRPr="00D62216">
        <w:rPr>
          <w:rFonts w:hint="eastAsia"/>
        </w:rPr>
        <w:t>，对高频过滤作用</w:t>
      </w:r>
      <w:r w:rsidR="00333414" w:rsidRPr="00D62216">
        <w:rPr>
          <w:rFonts w:hint="eastAsia"/>
        </w:rPr>
        <w:t>有限。</w:t>
      </w:r>
      <m:oMath>
        <m:r>
          <m:rPr>
            <m:sty m:val="p"/>
          </m:rPr>
          <w:rPr>
            <w:rFonts w:ascii="Cambria Math" w:hAnsi="Cambria Math"/>
          </w:rPr>
          <m:t>σ</m:t>
        </m:r>
      </m:oMath>
      <w:r w:rsidR="00712B34" w:rsidRPr="00D62216">
        <w:rPr>
          <w:rFonts w:hint="eastAsia"/>
        </w:rPr>
        <w:t>太大</w:t>
      </w:r>
      <w:r w:rsidR="00C40A34" w:rsidRPr="00D62216">
        <w:rPr>
          <w:rFonts w:hint="eastAsia"/>
        </w:rPr>
        <w:t>，无法让莫尔</w:t>
      </w:r>
      <w:r w:rsidR="007076A3">
        <w:rPr>
          <w:rFonts w:hint="eastAsia"/>
        </w:rPr>
        <w:t>等</w:t>
      </w:r>
      <w:r w:rsidR="00C40A34" w:rsidRPr="00D62216">
        <w:rPr>
          <w:rFonts w:hint="eastAsia"/>
        </w:rPr>
        <w:t>高线的频谱通过</w:t>
      </w:r>
      <w:r w:rsidR="00333414" w:rsidRPr="00D62216">
        <w:rPr>
          <w:rFonts w:hint="eastAsia"/>
        </w:rPr>
        <w:t>。</w:t>
      </w:r>
      <w:r w:rsidR="00C40A34" w:rsidRPr="00D62216">
        <w:rPr>
          <w:rFonts w:hint="eastAsia"/>
        </w:rPr>
        <w:t>分解层数</w:t>
      </w:r>
      <w:r w:rsidR="00C40A34" w:rsidRPr="00D62216">
        <w:t>N</w:t>
      </w:r>
      <w:r w:rsidR="00C40A34" w:rsidRPr="00D62216">
        <w:rPr>
          <w:rFonts w:hint="eastAsia"/>
        </w:rPr>
        <w:t>决定了</w:t>
      </w:r>
      <w:r w:rsidR="00333414" w:rsidRPr="00D62216">
        <w:rPr>
          <w:rFonts w:hint="eastAsia"/>
        </w:rPr>
        <w:t>经过子带二分</w:t>
      </w:r>
      <w:r w:rsidR="007076A3">
        <w:rPr>
          <w:rFonts w:hint="eastAsia"/>
        </w:rPr>
        <w:t>数量</w:t>
      </w:r>
      <w:r w:rsidR="00333414" w:rsidRPr="00D62216">
        <w:rPr>
          <w:rFonts w:hint="eastAsia"/>
        </w:rPr>
        <w:t>，当分解层数恰好能</w:t>
      </w:r>
      <w:r w:rsidR="00C40A34" w:rsidRPr="00D62216">
        <w:rPr>
          <w:rFonts w:hint="eastAsia"/>
        </w:rPr>
        <w:t>分离出水平参数里的高频信号</w:t>
      </w:r>
      <w:r w:rsidR="00333414" w:rsidRPr="00D62216">
        <w:rPr>
          <w:rFonts w:hint="eastAsia"/>
        </w:rPr>
        <w:t>而保留莫尔图样</w:t>
      </w:r>
      <w:r w:rsidR="007076A3">
        <w:rPr>
          <w:rFonts w:hint="eastAsia"/>
        </w:rPr>
        <w:t>，滤波效果最小</w:t>
      </w:r>
      <w:r w:rsidR="00333414" w:rsidRPr="00D62216">
        <w:rPr>
          <w:rFonts w:hint="eastAsia"/>
        </w:rPr>
        <w:t>。</w:t>
      </w:r>
      <w:r w:rsidR="00C40A34" w:rsidRPr="00D62216">
        <w:rPr>
          <w:rFonts w:hint="eastAsia"/>
        </w:rPr>
        <w:t>该参数过小，高频成分过滤效果差</w:t>
      </w:r>
      <w:r w:rsidR="007076A3">
        <w:rPr>
          <w:rFonts w:hint="eastAsia"/>
        </w:rPr>
        <w:t>；</w:t>
      </w:r>
      <w:r w:rsidR="00C40A34" w:rsidRPr="00D62216">
        <w:rPr>
          <w:rFonts w:hint="eastAsia"/>
        </w:rPr>
        <w:t>该参数过大，得到的图像会严重变形</w:t>
      </w:r>
      <w:r w:rsidR="00333414" w:rsidRPr="00D62216">
        <w:rPr>
          <w:rFonts w:hint="eastAsia"/>
        </w:rPr>
        <w:t>。</w:t>
      </w:r>
      <w:r w:rsidR="00C40A34" w:rsidRPr="00D62216">
        <w:rPr>
          <w:rFonts w:hint="eastAsia"/>
        </w:rPr>
        <w:t>由于小波变换和傅立叶变化不同，完备正交对是具有局部特性的小波函数系，不同小波函数</w:t>
      </w:r>
      <w:r w:rsidR="00E24367">
        <w:rPr>
          <w:rFonts w:hint="eastAsia"/>
        </w:rPr>
        <w:t>也会对</w:t>
      </w:r>
      <w:r w:rsidR="00C40A34" w:rsidRPr="00D62216">
        <w:rPr>
          <w:rFonts w:hint="eastAsia"/>
        </w:rPr>
        <w:t>图像细节产生影响。</w:t>
      </w:r>
      <w:r w:rsidR="00333414" w:rsidRPr="00D62216">
        <w:rPr>
          <w:rFonts w:hint="eastAsia"/>
        </w:rPr>
        <w:t>确定滤波参数的优化过</w:t>
      </w:r>
      <w:r w:rsidRPr="002C6D1A">
        <w:rPr>
          <w:noProof/>
        </w:rPr>
        <w:lastRenderedPageBreak/>
        <mc:AlternateContent>
          <mc:Choice Requires="wpg">
            <w:drawing>
              <wp:anchor distT="0" distB="0" distL="114300" distR="114300" simplePos="0" relativeHeight="251616256" behindDoc="0" locked="0" layoutInCell="1" allowOverlap="1" wp14:anchorId="5FD07ECC" wp14:editId="5C9D4940">
                <wp:simplePos x="0" y="0"/>
                <wp:positionH relativeFrom="margin">
                  <wp:posOffset>34386</wp:posOffset>
                </wp:positionH>
                <wp:positionV relativeFrom="paragraph">
                  <wp:posOffset>366311</wp:posOffset>
                </wp:positionV>
                <wp:extent cx="4926965" cy="4149090"/>
                <wp:effectExtent l="0" t="0" r="6985" b="3810"/>
                <wp:wrapTopAndBottom/>
                <wp:docPr id="184" name="组合 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6965" cy="4149090"/>
                          <a:chOff x="0" y="238"/>
                          <a:chExt cx="4926965" cy="4148852"/>
                        </a:xfrm>
                      </wpg:grpSpPr>
                      <pic:pic xmlns:pic="http://schemas.openxmlformats.org/drawingml/2006/picture">
                        <pic:nvPicPr>
                          <pic:cNvPr id="182" name="图片 182"/>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238"/>
                            <a:ext cx="4926965" cy="3695223"/>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2C6D1A" w:rsidRPr="00682E2A" w:rsidRDefault="002C6D1A" w:rsidP="00F416FB">
                              <w:pPr>
                                <w:pStyle w:val="af1"/>
                                <w:spacing w:before="156" w:after="156"/>
                                <w:rPr>
                                  <w:noProof/>
                                  <w:kern w:val="0"/>
                                  <w:sz w:val="24"/>
                                  <w:szCs w:val="24"/>
                                </w:rPr>
                              </w:pPr>
                              <w:bookmarkStart w:id="101" w:name="_Toc9746634"/>
                              <w:r>
                                <w:t>图</w:t>
                              </w:r>
                              <w:r>
                                <w:fldChar w:fldCharType="begin"/>
                              </w:r>
                              <w:r>
                                <w:instrText xml:space="preserve"> SEQ </w:instrText>
                              </w:r>
                              <w:r>
                                <w:instrText>图</w:instrText>
                              </w:r>
                              <w:r>
                                <w:instrText xml:space="preserve"> \* ARABIC </w:instrText>
                              </w:r>
                              <w:r>
                                <w:fldChar w:fldCharType="separate"/>
                              </w:r>
                              <w:r>
                                <w:rPr>
                                  <w:noProof/>
                                </w:rPr>
                                <w:t>20</w:t>
                              </w:r>
                              <w:r>
                                <w:fldChar w:fldCharType="end"/>
                              </w:r>
                              <w:r>
                                <w:rPr>
                                  <w:rFonts w:hint="eastAsia"/>
                                </w:rPr>
                                <w:t xml:space="preserve"> </w:t>
                              </w:r>
                              <w:r>
                                <w:rPr>
                                  <w:rFonts w:hint="eastAsia"/>
                                </w:rPr>
                                <w:t>经平稳小波傅立叶滤波后的强度分布图</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FD07ECC" id="组合 184" o:spid="_x0000_s1162" style="position:absolute;margin-left:2.7pt;margin-top:28.85pt;width:387.95pt;height:326.7pt;z-index:251616256;mso-position-horizontal-relative:margin" coordorigin=",2" coordsize="49269,41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">
                <v:shape id="图片 182" o:spid="_x0000_s1163" type="#_x0000_t75" style="position:absolute;top:2;width:49269;height:36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">
                  <v:imagedata r:id="rId97" o:title=""/>
                </v:shape>
                <v:shape id="文本框 183" o:spid="_x0000_s1164" type="#_x0000_t202" style="position:absolute;top:37528;width:492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" stroked="f">
                  <v:textbox style="mso-fit-shape-to-text:t" inset="0,0,0,0">
                    <w:txbxContent>
                      <w:p w:rsidR="002C6D1A" w:rsidRPr="00682E2A" w:rsidRDefault="002C6D1A" w:rsidP="00F416FB">
                        <w:pPr>
                          <w:pStyle w:val="af1"/>
                          <w:spacing w:before="156" w:after="156"/>
                          <w:rPr>
                            <w:noProof/>
                            <w:kern w:val="0"/>
                            <w:sz w:val="24"/>
                            <w:szCs w:val="24"/>
                          </w:rPr>
                        </w:pPr>
                        <w:bookmarkStart w:id="102" w:name="_Toc9746634"/>
                        <w:r>
                          <w:t>图</w:t>
                        </w:r>
                        <w:r>
                          <w:fldChar w:fldCharType="begin"/>
                        </w:r>
                        <w:r>
                          <w:instrText xml:space="preserve"> SEQ </w:instrText>
                        </w:r>
                        <w:r>
                          <w:instrText>图</w:instrText>
                        </w:r>
                        <w:r>
                          <w:instrText xml:space="preserve"> \* ARABIC </w:instrText>
                        </w:r>
                        <w:r>
                          <w:fldChar w:fldCharType="separate"/>
                        </w:r>
                        <w:r>
                          <w:rPr>
                            <w:noProof/>
                          </w:rPr>
                          <w:t>20</w:t>
                        </w:r>
                        <w:r>
                          <w:fldChar w:fldCharType="end"/>
                        </w:r>
                        <w:r>
                          <w:rPr>
                            <w:rFonts w:hint="eastAsia"/>
                          </w:rPr>
                          <w:t xml:space="preserve"> </w:t>
                        </w:r>
                        <w:r>
                          <w:rPr>
                            <w:rFonts w:hint="eastAsia"/>
                          </w:rPr>
                          <w:t>经平稳小波傅立叶滤波后的强度分布图</w:t>
                        </w:r>
                        <w:bookmarkEnd w:id="102"/>
                      </w:p>
                    </w:txbxContent>
                  </v:textbox>
                </v:shape>
                <w10:wrap type="topAndBottom" anchorx="margin"/>
              </v:group>
            </w:pict>
          </mc:Fallback>
        </mc:AlternateContent>
      </w:r>
      <w:proofErr w:type="gramStart"/>
      <w:r w:rsidR="00333414" w:rsidRPr="00D62216">
        <w:rPr>
          <w:rFonts w:hint="eastAsia"/>
        </w:rPr>
        <w:t>程</w:t>
      </w:r>
      <w:bookmarkStart w:id="103" w:name="_Toc9065212"/>
      <w:bookmarkStart w:id="104" w:name="_Toc9421034"/>
      <w:r w:rsidR="001828B3" w:rsidRPr="00D62216">
        <w:rPr>
          <w:rFonts w:hint="eastAsia"/>
        </w:rPr>
        <w:t>一般</w:t>
      </w:r>
      <w:proofErr w:type="gramEnd"/>
      <w:r w:rsidR="001828B3" w:rsidRPr="00D62216">
        <w:rPr>
          <w:rFonts w:hint="eastAsia"/>
        </w:rPr>
        <w:t>可采取网格搜索优化，或先大致确定参数范围</w:t>
      </w:r>
      <w:r>
        <w:rPr>
          <w:rFonts w:hint="eastAsia"/>
        </w:rPr>
        <w:t>。</w:t>
      </w:r>
      <w:r w:rsidR="005C634D" w:rsidRPr="002C6D1A">
        <w:br w:type="page"/>
      </w:r>
    </w:p>
    <w:p w:rsidR="00333414" w:rsidRPr="00D62216" w:rsidRDefault="008470C8" w:rsidP="005C634D">
      <w:pPr>
        <w:pStyle w:val="1"/>
        <w:spacing w:before="312" w:after="312"/>
      </w:pPr>
      <w:bookmarkStart w:id="105" w:name="_Toc9746660"/>
      <w:r w:rsidRPr="002C6D1A">
        <w:rPr>
          <w:noProof/>
        </w:rPr>
        <w:lastRenderedPageBreak/>
        <mc:AlternateContent>
          <mc:Choice Requires="wpg">
            <w:drawing>
              <wp:anchor distT="0" distB="0" distL="114300" distR="114300" simplePos="0" relativeHeight="251746304" behindDoc="0" locked="0" layoutInCell="1" allowOverlap="1" wp14:anchorId="22DB58EF" wp14:editId="53EF8571">
                <wp:simplePos x="0" y="0"/>
                <wp:positionH relativeFrom="column">
                  <wp:posOffset>180340</wp:posOffset>
                </wp:positionH>
                <wp:positionV relativeFrom="paragraph">
                  <wp:posOffset>569595</wp:posOffset>
                </wp:positionV>
                <wp:extent cx="5039995" cy="5744210"/>
                <wp:effectExtent l="0" t="0" r="8255" b="8890"/>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44210"/>
                          <a:chOff x="0" y="0"/>
                          <a:chExt cx="3750945" cy="4277071"/>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8"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2C6D1A" w:rsidRPr="00990E60" w:rsidRDefault="002C6D1A"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8"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2C6D1A" w:rsidRPr="00834618" w:rsidRDefault="002C6D1A"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8"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2C6D1A" w:rsidRPr="00DC40A8" w:rsidRDefault="002C6D1A"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8"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2C6D1A" w:rsidRPr="006A6A2C" w:rsidRDefault="002C6D1A"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64"/>
                            <a:ext cx="3750469" cy="295007"/>
                          </a:xfrm>
                          <a:prstGeom prst="rect">
                            <a:avLst/>
                          </a:prstGeom>
                          <a:solidFill>
                            <a:prstClr val="white"/>
                          </a:solidFill>
                          <a:ln>
                            <a:noFill/>
                          </a:ln>
                          <a:effectLst/>
                        </wps:spPr>
                        <wps:txbx>
                          <w:txbxContent>
                            <w:p w:rsidR="002C6D1A" w:rsidRPr="00E008FF" w:rsidRDefault="002C6D1A" w:rsidP="00E2701A">
                              <w:pPr>
                                <w:pStyle w:val="af1"/>
                                <w:spacing w:before="156" w:after="156"/>
                                <w:ind w:firstLine="480"/>
                                <w:rPr>
                                  <w:noProof/>
                                </w:rPr>
                              </w:pPr>
                              <w:bookmarkStart w:id="106" w:name="_Toc97466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滤波后的莫尔图样</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5" style="position:absolute;left:0;text-align:left;margin-left:14.2pt;margin-top:44.85pt;width:396.85pt;height:452.3pt;z-index:251746304;mso-width-relative:margin;mso-height-relative:margin" coordsize="37509,42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">
                <o:lock v:ext="edit" aspectratio="t"/>
                <v:group id="组合 372" o:spid="_x0000_s1166"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7"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8"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99" o:title="" croptop="4736f" cropbottom="38313f" cropleft="8366f" cropright="34834f"/>
                    </v:shape>
                    <v:shape id="文本框 363" o:spid="_x0000_s1169"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2C6D1A" w:rsidRPr="00990E60" w:rsidRDefault="002C6D1A" w:rsidP="00E2701A">
                            <w:pPr>
                              <w:pStyle w:val="af1"/>
                              <w:spacing w:before="156" w:after="156"/>
                              <w:ind w:firstLine="480"/>
                              <w:rPr>
                                <w:noProof/>
                              </w:rPr>
                            </w:pPr>
                            <w:r>
                              <w:rPr>
                                <w:rFonts w:hint="eastAsia"/>
                              </w:rPr>
                              <w:t>(a)</w:t>
                            </w:r>
                          </w:p>
                        </w:txbxContent>
                      </v:textbox>
                    </v:shape>
                  </v:group>
                  <v:group id="组合 366" o:spid="_x0000_s1170"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71"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99" o:title="" croptop="4736f" cropbottom="38203f" cropleft="37121f" cropright="6321f"/>
                      <o:lock v:ext="edit" aspectratio="f"/>
                    </v:shape>
                    <v:shape id="文本框 364" o:spid="_x0000_s1172"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2C6D1A" w:rsidRPr="00834618" w:rsidRDefault="002C6D1A" w:rsidP="00E2701A">
                            <w:pPr>
                              <w:pStyle w:val="af1"/>
                              <w:spacing w:before="156" w:after="156"/>
                              <w:ind w:firstLine="480"/>
                              <w:rPr>
                                <w:noProof/>
                              </w:rPr>
                            </w:pPr>
                            <w:r>
                              <w:rPr>
                                <w:rFonts w:hint="eastAsia"/>
                              </w:rPr>
                              <w:t>(b)</w:t>
                            </w:r>
                          </w:p>
                        </w:txbxContent>
                      </v:textbox>
                    </v:shape>
                  </v:group>
                  <v:group id="组合 371" o:spid="_x0000_s1173"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4"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5"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99" o:title="" croptop="35930f" cropbottom="7009f" cropleft="8366f" cropright="34834f"/>
                      </v:shape>
                      <v:shape id="文本框 367" o:spid="_x0000_s1176"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2C6D1A" w:rsidRPr="00DC40A8" w:rsidRDefault="002C6D1A" w:rsidP="00E2701A">
                              <w:pPr>
                                <w:pStyle w:val="af1"/>
                                <w:spacing w:before="156" w:after="156"/>
                                <w:ind w:firstLine="480"/>
                                <w:rPr>
                                  <w:noProof/>
                                </w:rPr>
                              </w:pPr>
                              <w:r>
                                <w:rPr>
                                  <w:rFonts w:hint="eastAsia"/>
                                </w:rPr>
                                <w:t>(c)</w:t>
                              </w:r>
                            </w:p>
                          </w:txbxContent>
                        </v:textbox>
                      </v:shape>
                    </v:group>
                    <v:group id="组合 370" o:spid="_x0000_s1177"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8"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99" o:title="" croptop="35930f" cropbottom="7009f" cropleft="37363f" cropright="6162f"/>
                      </v:shape>
                      <v:shape id="文本框 368" o:spid="_x0000_s1179"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2C6D1A" w:rsidRPr="006A6A2C" w:rsidRDefault="002C6D1A" w:rsidP="00E2701A">
                              <w:pPr>
                                <w:pStyle w:val="af1"/>
                                <w:spacing w:before="156" w:after="156"/>
                                <w:ind w:firstLine="480"/>
                                <w:rPr>
                                  <w:noProof/>
                                </w:rPr>
                              </w:pPr>
                              <w:r>
                                <w:rPr>
                                  <w:rFonts w:hint="eastAsia"/>
                                  <w:noProof/>
                                  <w:sz w:val="24"/>
                                  <w:szCs w:val="20"/>
                                </w:rPr>
                                <w:t>(d)</w:t>
                              </w:r>
                            </w:p>
                          </w:txbxContent>
                        </v:textbox>
                      </v:shape>
                    </v:group>
                  </v:group>
                </v:group>
                <v:shape id="文本框 373" o:spid="_x0000_s1180" type="#_x0000_t202" style="position:absolute;top:39820;width:3750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2C6D1A" w:rsidRPr="00E008FF" w:rsidRDefault="002C6D1A" w:rsidP="00E2701A">
                        <w:pPr>
                          <w:pStyle w:val="af1"/>
                          <w:spacing w:before="156" w:after="156"/>
                          <w:ind w:firstLine="480"/>
                          <w:rPr>
                            <w:noProof/>
                          </w:rPr>
                        </w:pPr>
                        <w:bookmarkStart w:id="107" w:name="_Toc97466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滤波后的莫尔图样</w:t>
                        </w:r>
                        <w:bookmarkEnd w:id="107"/>
                      </w:p>
                    </w:txbxContent>
                  </v:textbox>
                </v:shape>
                <w10:wrap type="topAndBottom"/>
              </v:group>
            </w:pict>
          </mc:Fallback>
        </mc:AlternateContent>
      </w:r>
      <w:r w:rsidR="005D13E8" w:rsidRPr="00D62216">
        <w:rPr>
          <w:rFonts w:hint="eastAsia"/>
        </w:rPr>
        <w:t>计算相位分布</w:t>
      </w:r>
      <w:bookmarkEnd w:id="103"/>
      <w:bookmarkEnd w:id="104"/>
      <w:bookmarkEnd w:id="105"/>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2C6D1A"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08" w:name="_Toc9746661"/>
      <w:r w:rsidRPr="00D62216">
        <w:rPr>
          <w:rStyle w:val="aff9"/>
          <w:rFonts w:hint="eastAsia"/>
        </w:rPr>
        <w:t>相位提取</w:t>
      </w:r>
      <w:bookmarkEnd w:id="108"/>
    </w:p>
    <w:p w:rsidR="00135940" w:rsidRPr="00D62216" w:rsidRDefault="00135940">
      <w:pPr>
        <w:pStyle w:val="aff8"/>
        <w:ind w:firstLine="480"/>
      </w:pPr>
      <w:r w:rsidRPr="000D29F8">
        <w:rPr>
          <w:rFonts w:hint="eastAsia"/>
        </w:rPr>
        <w:t>观察</w:t>
      </w:r>
      <w:r w:rsidR="008470C8" w:rsidRPr="000D29F8">
        <w:rPr>
          <w:rFonts w:hint="eastAsia"/>
        </w:rPr>
        <w:t>图</w:t>
      </w:r>
      <w:r w:rsidR="008470C8" w:rsidRPr="000D29F8">
        <w:t>21</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t>根据相位提取公式</w: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 </w:instrTex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DATA </w:instrText>
      </w:r>
      <w:r w:rsidR="005D13E8" w:rsidRPr="002C6D1A">
        <w:fldChar w:fldCharType="end"/>
      </w:r>
      <w:r w:rsidR="005D13E8" w:rsidRPr="002C6D1A">
        <w:fldChar w:fldCharType="separate"/>
      </w:r>
      <w:r w:rsidR="005D13E8" w:rsidRPr="00D62216">
        <w:rPr>
          <w:noProof/>
        </w:rPr>
        <w:t>[</w:t>
      </w:r>
      <w:hyperlink w:anchor="_ENREF_18" w:tooltip="Dirckx, 1990 #143" w:history="1">
        <w:r w:rsidR="00E2701A" w:rsidRPr="00D62216">
          <w:rPr>
            <w:noProof/>
          </w:rPr>
          <w:t>18</w:t>
        </w:r>
      </w:hyperlink>
      <w:r w:rsidR="005D13E8" w:rsidRPr="00D62216">
        <w:rPr>
          <w:noProof/>
        </w:rPr>
        <w:t xml:space="preserve">, </w:t>
      </w:r>
      <w:hyperlink w:anchor="_ENREF_19" w:tooltip="Surrel, 1996 #144" w:history="1">
        <w:r w:rsidR="00E2701A" w:rsidRPr="00D62216">
          <w:rPr>
            <w:noProof/>
          </w:rPr>
          <w:t>19</w:t>
        </w:r>
      </w:hyperlink>
      <w:r w:rsidR="005D13E8" w:rsidRPr="00D62216">
        <w:rPr>
          <w:noProof/>
        </w:rPr>
        <w:t>]</w:t>
      </w:r>
      <w:r w:rsidR="005D13E8" w:rsidRPr="002C6D1A">
        <w:fldChar w:fldCharType="end"/>
      </w:r>
      <w:r w:rsidRPr="00D62216">
        <w:rPr>
          <w:rFonts w:hint="eastAsia"/>
        </w:rPr>
        <w:t>，</w:t>
      </w:r>
    </w:p>
    <w:p w:rsidR="000D29F8" w:rsidRPr="000D29F8" w:rsidRDefault="00135940">
      <w:pPr>
        <w:pStyle w:val="afff3"/>
      </w:pPr>
      <w:r w:rsidRPr="00D62216">
        <w:lastRenderedPageBreak/>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EA3A3C"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697588" w:rsidP="00697588">
      <w:pPr>
        <w:pStyle w:val="afff3"/>
        <w:ind w:left="840" w:hanging="840"/>
        <w:rPr>
          <w:rFonts w:hint="eastAsia"/>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式</w:t>
      </w:r>
      <w:proofErr w:type="gramEnd"/>
      <w:r w:rsidRPr="00D62216">
        <w:rPr>
          <w:rFonts w:hint="eastAsia"/>
        </w:rPr>
        <w:t>可得，</w:t>
      </w:r>
    </w:p>
    <w:p w:rsidR="00740813" w:rsidRPr="00740813" w:rsidRDefault="00740813" w:rsidP="00740813">
      <w:pPr>
        <w:pStyle w:val="afff3"/>
        <w:rPr>
          <w:rFonts w:hint="eastAsia"/>
        </w:rPr>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F81E25" w:rsidP="0075470E">
      <w:pPr>
        <w:pStyle w:val="aff8"/>
        <w:ind w:firstLine="480"/>
        <w:rPr>
          <w:rStyle w:val="aff9"/>
          <w:szCs w:val="21"/>
        </w:rPr>
      </w:pPr>
      <w:r w:rsidRPr="002C6D1A">
        <w:rPr>
          <w:noProof/>
        </w:rPr>
        <mc:AlternateContent>
          <mc:Choice Requires="wpg">
            <w:drawing>
              <wp:anchor distT="0" distB="0" distL="114300" distR="114300" simplePos="0" relativeHeight="251620352" behindDoc="0" locked="0" layoutInCell="1" allowOverlap="1" wp14:anchorId="25F6EEE0" wp14:editId="0D36C904">
                <wp:simplePos x="0" y="0"/>
                <wp:positionH relativeFrom="column">
                  <wp:posOffset>72390</wp:posOffset>
                </wp:positionH>
                <wp:positionV relativeFrom="paragraph">
                  <wp:posOffset>560418</wp:posOffset>
                </wp:positionV>
                <wp:extent cx="5334000" cy="4453890"/>
                <wp:effectExtent l="0" t="0" r="0" b="0"/>
                <wp:wrapTopAndBottom/>
                <wp:docPr id="41" name="组合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34000" cy="4453890"/>
                          <a:chOff x="0" y="0"/>
                          <a:chExt cx="5334000" cy="4453890"/>
                        </a:xfrm>
                      </wpg:grpSpPr>
                      <pic:pic xmlns:pic="http://schemas.openxmlformats.org/drawingml/2006/picture">
                        <pic:nvPicPr>
                          <pic:cNvPr id="214" name="图片 21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334000" cy="4000499"/>
                          </a:xfrm>
                          <a:prstGeom prst="rect">
                            <a:avLst/>
                          </a:prstGeom>
                        </pic:spPr>
                      </pic:pic>
                      <wps:wsp>
                        <wps:cNvPr id="212" name="文本框 212"/>
                        <wps:cNvSpPr txBox="1"/>
                        <wps:spPr>
                          <a:xfrm>
                            <a:off x="0" y="4057650"/>
                            <a:ext cx="5332730" cy="396240"/>
                          </a:xfrm>
                          <a:prstGeom prst="rect">
                            <a:avLst/>
                          </a:prstGeom>
                          <a:solidFill>
                            <a:prstClr val="white"/>
                          </a:solidFill>
                          <a:ln>
                            <a:noFill/>
                          </a:ln>
                          <a:effectLst/>
                        </wps:spPr>
                        <wps:txbx>
                          <w:txbxContent>
                            <w:p w:rsidR="002C6D1A" w:rsidRPr="0081602D" w:rsidRDefault="002C6D1A" w:rsidP="00F416FB">
                              <w:pPr>
                                <w:pStyle w:val="af1"/>
                                <w:spacing w:before="156" w:after="156"/>
                                <w:rPr>
                                  <w:rFonts w:ascii="宋体" w:hAnsi="宋体"/>
                                  <w:noProof/>
                                  <w:szCs w:val="20"/>
                                </w:rPr>
                              </w:pPr>
                              <w:r w:rsidRPr="00824670">
                                <w:rPr>
                                  <w:rFonts w:hint="eastAsia"/>
                                </w:rPr>
                                <w:t>图</w:t>
                              </w:r>
                              <w:r>
                                <w:t>18</w:t>
                              </w:r>
                              <w:r>
                                <w:rPr>
                                  <w:rFonts w:hint="eastAsia"/>
                                </w:rPr>
                                <w:t xml:space="preserve"> </w:t>
                              </w:r>
                              <w:r w:rsidRPr="00824670">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5F6EEE0" id="组合 41" o:spid="_x0000_s1181" style="position:absolute;left:0;text-align:left;margin-left:5.7pt;margin-top:44.15pt;width:420pt;height:350.7pt;z-index:251620352" coordsize="53340,44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">
                <v:shape id="图片 214" o:spid="_x0000_s1182" type="#_x0000_t75" style="position:absolute;width:53340;height:4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1" o:title=""/>
                </v:shape>
                <v:shape id="文本框 212" o:spid="_x0000_s1183" type="#_x0000_t202" style="position:absolute;top:40576;width:5332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" stroked="f">
                  <v:textbox style="mso-fit-shape-to-text:t" inset="0,0,0,0">
                    <w:txbxContent>
                      <w:p w:rsidR="002C6D1A" w:rsidRPr="0081602D" w:rsidRDefault="002C6D1A" w:rsidP="00F416FB">
                        <w:pPr>
                          <w:pStyle w:val="af1"/>
                          <w:spacing w:before="156" w:after="156"/>
                          <w:rPr>
                            <w:rFonts w:ascii="宋体" w:hAnsi="宋体"/>
                            <w:noProof/>
                            <w:szCs w:val="20"/>
                          </w:rPr>
                        </w:pPr>
                        <w:r w:rsidRPr="00824670">
                          <w:rPr>
                            <w:rFonts w:hint="eastAsia"/>
                          </w:rPr>
                          <w:t>图</w:t>
                        </w:r>
                        <w:r>
                          <w:t>18</w:t>
                        </w:r>
                        <w:r>
                          <w:rPr>
                            <w:rFonts w:hint="eastAsia"/>
                          </w:rPr>
                          <w:t xml:space="preserve"> </w:t>
                        </w:r>
                        <w:r w:rsidRPr="00824670">
                          <w:rPr>
                            <w:rFonts w:hint="eastAsia"/>
                          </w:rPr>
                          <w:t>相位提取</w:t>
                        </w:r>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5D13E8" w:rsidRPr="00D62216">
        <w:rPr>
          <w:rStyle w:val="aff9"/>
        </w:rPr>
        <w:instrText xml:space="preserve"> ADDIN EN.CITE &lt;EndNote&gt;&lt;Cite&gt;&lt;Author&gt;Dirckx&lt;/Author&gt;&lt;Year&gt;1990&lt;/Year&gt;&lt;RecNum&gt;143&lt;/RecNum&gt;&lt;DisplayText&gt;[18, 20]&lt;/DisplayText&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5D13E8" w:rsidRPr="00D62216">
        <w:rPr>
          <w:rStyle w:val="aff9"/>
          <w:noProof/>
        </w:rPr>
        <w:t>[</w:t>
      </w:r>
      <w:hyperlink w:anchor="_ENREF_18" w:tooltip="Dirckx, 1990 #143" w:history="1">
        <w:r w:rsidR="00E2701A" w:rsidRPr="00D62216">
          <w:rPr>
            <w:rStyle w:val="aff9"/>
            <w:noProof/>
          </w:rPr>
          <w:t>18</w:t>
        </w:r>
      </w:hyperlink>
      <w:r w:rsidR="005D13E8" w:rsidRPr="00D62216">
        <w:rPr>
          <w:rStyle w:val="aff9"/>
          <w:noProof/>
        </w:rPr>
        <w:t xml:space="preserve">, </w:t>
      </w:r>
      <w:hyperlink w:anchor="_ENREF_20" w:tooltip="Mohammadi, 2019 #121" w:history="1">
        <w:r w:rsidR="00E2701A" w:rsidRPr="00D62216">
          <w:rPr>
            <w:rStyle w:val="aff9"/>
            <w:noProof/>
          </w:rPr>
          <w:t>20</w:t>
        </w:r>
      </w:hyperlink>
      <w:r w:rsidR="005D13E8" w:rsidRPr="00D62216">
        <w:rPr>
          <w:rStyle w:val="aff9"/>
          <w:noProof/>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高度无此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w:t>
      </w:r>
      <w:r w:rsidR="00135940" w:rsidRPr="00D62216">
        <w:rPr>
          <w:rStyle w:val="aff9"/>
          <w:rFonts w:hint="eastAsia"/>
        </w:rPr>
        <w:lastRenderedPageBreak/>
        <w:t>位范围处于</w:t>
      </w:r>
    </w:p>
    <w:p w:rsidR="00135940" w:rsidRPr="00D62216" w:rsidRDefault="002C6D1A"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09"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0" w:name="_Toc9746662"/>
      <w:r w:rsidRPr="002C6D1A">
        <w:rPr>
          <w:noProof/>
        </w:rPr>
        <w:lastRenderedPageBreak/>
        <mc:AlternateContent>
          <mc:Choice Requires="wpg">
            <w:drawing>
              <wp:anchor distT="0" distB="0" distL="114300" distR="114300" simplePos="0" relativeHeight="251635712" behindDoc="0" locked="0" layoutInCell="1" allowOverlap="1" wp14:anchorId="09CA566E" wp14:editId="32626160">
                <wp:simplePos x="0" y="0"/>
                <wp:positionH relativeFrom="column">
                  <wp:posOffset>702310</wp:posOffset>
                </wp:positionH>
                <wp:positionV relativeFrom="paragraph">
                  <wp:posOffset>502285</wp:posOffset>
                </wp:positionV>
                <wp:extent cx="4283710" cy="8185150"/>
                <wp:effectExtent l="0" t="0" r="0" b="0"/>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283710" cy="8185150"/>
                          <a:chOff x="0" y="0"/>
                          <a:chExt cx="3933825" cy="7489774"/>
                        </a:xfrm>
                      </wpg:grpSpPr>
                      <wpg:grpSp>
                        <wpg:cNvPr id="36" name="组合 36"/>
                        <wpg:cNvGrpSpPr/>
                        <wpg:grpSpPr>
                          <a:xfrm>
                            <a:off x="0" y="0"/>
                            <a:ext cx="3933825" cy="6857700"/>
                            <a:chOff x="0" y="0"/>
                            <a:chExt cx="3933825" cy="6857700"/>
                          </a:xfrm>
                        </wpg:grpSpPr>
                        <wpg:grpSp>
                          <wpg:cNvPr id="254" name="组合 254"/>
                          <wpg:cNvGrpSpPr/>
                          <wpg:grpSpPr>
                            <a:xfrm>
                              <a:off x="0" y="0"/>
                              <a:ext cx="3933825" cy="3364420"/>
                              <a:chOff x="0" y="0"/>
                              <a:chExt cx="3933825" cy="3364420"/>
                            </a:xfrm>
                          </wpg:grpSpPr>
                          <pic:pic xmlns:pic="http://schemas.openxmlformats.org/drawingml/2006/picture">
                            <pic:nvPicPr>
                              <pic:cNvPr id="240" name="图片 240"/>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735"/>
                                <a:ext cx="3932581" cy="365685"/>
                              </a:xfrm>
                              <a:prstGeom prst="rect">
                                <a:avLst/>
                              </a:prstGeom>
                              <a:solidFill>
                                <a:prstClr val="white"/>
                              </a:solidFill>
                              <a:ln>
                                <a:noFill/>
                              </a:ln>
                              <a:effectLst/>
                            </wps:spPr>
                            <wps:txbx>
                              <w:txbxContent>
                                <w:p w:rsidR="002C6D1A" w:rsidRPr="00473902" w:rsidRDefault="002C6D1A"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62025"/>
                              <a:chOff x="0" y="0"/>
                              <a:chExt cx="3933825" cy="3362025"/>
                            </a:xfrm>
                          </wpg:grpSpPr>
                          <pic:pic xmlns:pic="http://schemas.openxmlformats.org/drawingml/2006/picture">
                            <pic:nvPicPr>
                              <pic:cNvPr id="246" name="图片 246"/>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6340"/>
                                <a:ext cx="3933758" cy="365685"/>
                              </a:xfrm>
                              <a:prstGeom prst="rect">
                                <a:avLst/>
                              </a:prstGeom>
                              <a:solidFill>
                                <a:prstClr val="white"/>
                              </a:solidFill>
                              <a:ln>
                                <a:noFill/>
                              </a:ln>
                              <a:effectLst/>
                            </wps:spPr>
                            <wps:txbx>
                              <w:txbxContent>
                                <w:p w:rsidR="002C6D1A" w:rsidRPr="00B3437B" w:rsidRDefault="002C6D1A"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909"/>
                            <a:ext cx="3933559" cy="543865"/>
                          </a:xfrm>
                          <a:prstGeom prst="rect">
                            <a:avLst/>
                          </a:prstGeom>
                          <a:solidFill>
                            <a:prstClr val="white"/>
                          </a:solidFill>
                          <a:ln>
                            <a:noFill/>
                          </a:ln>
                          <a:effectLst/>
                        </wps:spPr>
                        <wps:txbx>
                          <w:txbxContent>
                            <w:p w:rsidR="002C6D1A" w:rsidRPr="000F31EB" w:rsidRDefault="002C6D1A" w:rsidP="00E64F07">
                              <w:pPr>
                                <w:pStyle w:val="af1"/>
                                <w:spacing w:before="156" w:after="156"/>
                                <w:rPr>
                                  <w:noProof/>
                                  <w:sz w:val="24"/>
                                  <w:szCs w:val="20"/>
                                </w:rPr>
                              </w:pPr>
                              <w:bookmarkStart w:id="111" w:name="_Toc974663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4" style="position:absolute;left:0;text-align:left;margin-left:55.3pt;margin-top:39.55pt;width:337.3pt;height:644.5pt;z-index:251635712;mso-width-relative:margin;mso-height-relative:margin" coordsize="39338,74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2brtbgYFAACVFAAADgAAAAAAAAAAAAAAAAA6AgAAZHJzL2Uyb0Rv&#10;Yy54bWxQSwECLQAUAAYACAAAACEALmzwAMUAAAClAQAAGQAAAAAAAAAAAAAAAABsBwAAZHJzL19y&#10;ZWxzL2Uyb0RvYy54bWwucmVsc1BLAQItABQABgAIAAAAIQAuxbyp4QAAAAsBAAAPAAAAAAAAAAAA&#10;AAAAAGg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5" style="position:absolute;width:39338;height:68577" coordsize="39338,68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6" style="position:absolute;width:39338;height:33644" coordsize="39338,33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7"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4" o:title=""/>
                    </v:shape>
                    <v:shape id="文本框 252" o:spid="_x0000_s1188" type="#_x0000_t202" style="position:absolute;top:29987;width:39325;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2C6D1A" w:rsidRPr="00473902" w:rsidRDefault="002C6D1A" w:rsidP="00E64F07">
                            <w:pPr>
                              <w:pStyle w:val="af1"/>
                              <w:spacing w:before="156" w:after="156"/>
                              <w:rPr>
                                <w:noProof/>
                                <w:sz w:val="24"/>
                                <w:szCs w:val="20"/>
                              </w:rPr>
                            </w:pPr>
                            <w:r>
                              <w:rPr>
                                <w:rFonts w:hint="eastAsia"/>
                              </w:rPr>
                              <w:t>(a)</w:t>
                            </w:r>
                          </w:p>
                        </w:txbxContent>
                      </v:textbox>
                    </v:shape>
                  </v:group>
                  <v:group id="组合 255" o:spid="_x0000_s1189" style="position:absolute;top:34956;width:39338;height:33621" coordsize="39338,3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90"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5" o:title=""/>
                    </v:shape>
                    <v:shape id="文本框 253" o:spid="_x0000_s1191" type="#_x0000_t202" style="position:absolute;top:29963;width:39337;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2C6D1A" w:rsidRPr="00B3437B" w:rsidRDefault="002C6D1A" w:rsidP="00E64F07">
                            <w:pPr>
                              <w:pStyle w:val="af1"/>
                              <w:spacing w:before="156" w:after="156"/>
                              <w:rPr>
                                <w:noProof/>
                                <w:sz w:val="24"/>
                                <w:szCs w:val="20"/>
                              </w:rPr>
                            </w:pPr>
                            <w:r>
                              <w:rPr>
                                <w:rFonts w:hint="eastAsia"/>
                              </w:rPr>
                              <w:t>(b)</w:t>
                            </w:r>
                          </w:p>
                        </w:txbxContent>
                      </v:textbox>
                    </v:shape>
                  </v:group>
                </v:group>
                <v:shape id="文本框 37" o:spid="_x0000_s1192" type="#_x0000_t202" style="position:absolute;top:69459;width:39335;height:5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2C6D1A" w:rsidRPr="000F31EB" w:rsidRDefault="002C6D1A" w:rsidP="00E64F07">
                        <w:pPr>
                          <w:pStyle w:val="af1"/>
                          <w:spacing w:before="156" w:after="156"/>
                          <w:rPr>
                            <w:noProof/>
                            <w:sz w:val="24"/>
                            <w:szCs w:val="20"/>
                          </w:rPr>
                        </w:pPr>
                        <w:bookmarkStart w:id="112" w:name="_Toc974663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2"/>
                      </w:p>
                    </w:txbxContent>
                  </v:textbox>
                </v:shape>
                <w10:wrap type="topAndBottom"/>
              </v:group>
            </w:pict>
          </mc:Fallback>
        </mc:AlternateContent>
      </w:r>
      <w:r w:rsidR="00135940" w:rsidRPr="00D62216">
        <w:rPr>
          <w:rFonts w:hint="eastAsia"/>
        </w:rPr>
        <w:t>相位展开</w:t>
      </w:r>
      <w:bookmarkEnd w:id="109"/>
      <w:bookmarkEnd w:id="110"/>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rPr>
          <w:rFonts w:hint="eastAsia"/>
        </w:rPr>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E64F07" w:rsidRPr="00D62216">
        <w:t>19</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2E1C8B" w:rsidP="005A2C5A">
      <w:pPr>
        <w:pStyle w:val="afff3"/>
        <w:jc w:val="both"/>
        <w:rPr>
          <w:rFonts w:hint="eastAsia"/>
        </w:rPr>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Pr="00D62216">
        <w:t>19(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Pr="00D62216">
        <w:t>19(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Pr="00D62216">
        <w:t>19(a)</w:t>
      </w:r>
      <w:r w:rsidRPr="00D62216">
        <w:rPr>
          <w:rFonts w:hint="eastAsia"/>
        </w:rPr>
        <w:t>中的相位拖后与图</w:t>
      </w:r>
      <w:r w:rsidRPr="00D62216">
        <w:t>19(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E158E1" w:rsidP="00E158E1">
      <w:pPr>
        <w:pStyle w:val="afff3"/>
        <w:rPr>
          <w:rFonts w:hint="eastAsia"/>
        </w:rPr>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DB56EE" w:rsidRDefault="00640460" w:rsidP="00DB56EE">
      <w:pPr>
        <w:pStyle w:val="afff3"/>
        <w:rPr>
          <w:rFonts w:hint="eastAsia"/>
        </w:rPr>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640460" w:rsidRPr="00D62216" w:rsidRDefault="00640460" w:rsidP="00D5535B">
      <w:pPr>
        <w:pStyle w:val="aff8"/>
        <w:ind w:firstLine="480"/>
      </w:pPr>
      <w:r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w:t>
      </w:r>
      <w:r w:rsidRPr="00D62216">
        <w:rPr>
          <w:rFonts w:hint="eastAsia"/>
        </w:rPr>
        <w:lastRenderedPageBreak/>
        <w:t>结果</w:t>
      </w:r>
      <w:r w:rsidRPr="00D62216">
        <w:rPr>
          <w:rStyle w:val="afff0"/>
        </w:rPr>
        <w:footnoteReference w:id="4"/>
      </w:r>
      <w:r w:rsidRPr="00D62216">
        <w:rPr>
          <w:rFonts w:hint="eastAsia"/>
        </w:rPr>
        <w:t>不作详细讨论</w:t>
      </w:r>
      <w:r w:rsidR="006E1520" w:rsidRPr="00D62216">
        <w:rPr>
          <w:rFonts w:hint="eastAsia"/>
        </w:rPr>
        <w:t>。可从最终的展开相位中看到，根据人脸高度的不同，出现不同颜色的分布，相位展开方法完成从图</w:t>
      </w:r>
      <w:r w:rsidR="006E1520" w:rsidRPr="00D62216">
        <w:t>20(c)</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Pr="00D62216">
        <w:rPr>
          <w:rFonts w:hint="eastAsia"/>
        </w:rPr>
        <w:t>除了时间相位展开法，还有其他基于</w:t>
      </w:r>
      <w:r w:rsidR="00A32702">
        <w:rPr>
          <w:rFonts w:hint="eastAsia"/>
        </w:rPr>
        <w:t>邻域</w:t>
      </w:r>
      <w:r w:rsidRPr="00D62216">
        <w:rPr>
          <w:rFonts w:hint="eastAsia"/>
        </w:rPr>
        <w:t>突变判断的相位展开</w:t>
      </w:r>
      <w:r w:rsidR="006E1520" w:rsidRPr="002C6D1A">
        <w:fldChar w:fldCharType="begin"/>
      </w:r>
      <w:r w:rsidR="005D13E8" w:rsidRPr="00D62216">
        <w:instrText xml:space="preserve"> ADDIN EN.CITE &lt;EndNote&gt;&lt;Cite&gt;&lt;Author&gt;Venema&lt;/Author&gt;&lt;Year&gt;2008&lt;/Year&gt;&lt;RecNum&gt;155&lt;/RecNum&gt;&lt;DisplayText&gt;[21, 22]&lt;/DisplayText&gt;&lt;record&gt;&lt;rec-number&gt;155&lt;/rec-number&gt;&lt;foreign-keys&gt;&lt;key app="EN" db-id="25ts25aeg5wpw5edwz8pv0fnx5faar95e29z" timestamp="1558714240"&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5D13E8" w:rsidRPr="00D62216">
        <w:rPr>
          <w:noProof/>
        </w:rPr>
        <w:t>[</w:t>
      </w:r>
      <w:hyperlink w:anchor="_ENREF_21" w:tooltip="Venema, 2008 #155" w:history="1">
        <w:r w:rsidR="00E2701A" w:rsidRPr="00D62216">
          <w:rPr>
            <w:noProof/>
          </w:rPr>
          <w:t>21</w:t>
        </w:r>
      </w:hyperlink>
      <w:r w:rsidR="005D13E8" w:rsidRPr="00D62216">
        <w:rPr>
          <w:noProof/>
        </w:rPr>
        <w:t xml:space="preserve">, </w:t>
      </w:r>
      <w:hyperlink w:anchor="_ENREF_22" w:tooltip="Karasev, 2007 #154" w:history="1">
        <w:r w:rsidR="00E2701A" w:rsidRPr="00D62216">
          <w:rPr>
            <w:noProof/>
          </w:rPr>
          <w:t>22</w:t>
        </w:r>
      </w:hyperlink>
      <w:r w:rsidR="005D13E8" w:rsidRPr="00D62216">
        <w:rPr>
          <w:noProof/>
        </w:rPr>
        <w:t>]</w:t>
      </w:r>
      <w:r w:rsidR="006E1520" w:rsidRPr="002C6D1A">
        <w:fldChar w:fldCharType="end"/>
      </w:r>
      <w:r w:rsidRPr="00D62216">
        <w:rPr>
          <w:rFonts w:hint="eastAsia"/>
        </w:rPr>
        <w:t>。但此类方法都无法保证物体本身突变细节的保留。</w:t>
      </w:r>
    </w:p>
    <w:p w:rsidR="00590BD6" w:rsidRPr="00D62216" w:rsidRDefault="00F81E25" w:rsidP="00D5535B">
      <w:pPr>
        <w:pStyle w:val="aff8"/>
        <w:ind w:firstLine="480"/>
      </w:pPr>
      <w:r w:rsidRPr="002C6D1A">
        <w:rPr>
          <w:noProof/>
        </w:rPr>
        <w:lastRenderedPageBreak/>
        <mc:AlternateContent>
          <mc:Choice Requires="wpg">
            <w:drawing>
              <wp:anchor distT="0" distB="0" distL="114300" distR="114300" simplePos="0" relativeHeight="251633664" behindDoc="0" locked="0" layoutInCell="1" allowOverlap="1" wp14:anchorId="033E682F" wp14:editId="0C2F916B">
                <wp:simplePos x="0" y="0"/>
                <wp:positionH relativeFrom="margin">
                  <wp:align>center</wp:align>
                </wp:positionH>
                <wp:positionV relativeFrom="paragraph">
                  <wp:posOffset>48</wp:posOffset>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2C6D1A" w:rsidRPr="00A71FE5" w:rsidRDefault="002C6D1A" w:rsidP="00640460">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2C6D1A" w:rsidRPr="006F0599" w:rsidRDefault="002C6D1A" w:rsidP="00640460">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2C6D1A" w:rsidRPr="000A3F5A" w:rsidRDefault="002C6D1A" w:rsidP="00640460">
                              <w:pPr>
                                <w:pStyle w:val="af1"/>
                                <w:spacing w:before="156" w:after="156"/>
                                <w:rPr>
                                  <w:noProof/>
                                  <w:sz w:val="24"/>
                                  <w:szCs w:val="20"/>
                                </w:rPr>
                              </w:pPr>
                              <w:bookmarkStart w:id="113" w:name="_Toc97466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33E682F" id="组合 235" o:spid="_x0000_s1193" style="position:absolute;left:0;text-align:left;margin-left:0;margin-top:0;width:399pt;height:562.8pt;z-index:251633664;mso-position-horizontal:center;mso-position-horizontal-relative:margin"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&#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VsLQV&#10;sLQVsLQVsLQVsLQVsLQVsLQVsLQVsLQVsLQVsLQVsLQVsLQcsq4VsLQVsLQVsLQVsLQVsLQVsLQV&#10;sLQVsLQVsLQVsLQVsLQVsLQVsLQVsLQVsLQVsLQVsLQVsA+0D664HLKuFbC0FbC0FbC0/iaB/+L/&#10;g//+lf488v/+2/4s/rv7//6y/jr+dP5B/pD4//6y/jr+dP5B/pDv//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">
                <v:group id="组合 233" o:spid="_x0000_s1194"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195"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09" o:title="untitled1"/>
                  </v:shape>
                  <v:group id="组合 230" o:spid="_x0000_s1196"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7"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8"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2C6D1A" w:rsidRPr="00A71FE5" w:rsidRDefault="002C6D1A" w:rsidP="00640460">
                            <w:pPr>
                              <w:pStyle w:val="af1"/>
                              <w:spacing w:before="156" w:after="156"/>
                              <w:rPr>
                                <w:noProof/>
                                <w:sz w:val="24"/>
                                <w:szCs w:val="20"/>
                              </w:rPr>
                            </w:pPr>
                            <w:r>
                              <w:rPr>
                                <w:rFonts w:hint="eastAsia"/>
                              </w:rPr>
                              <w:t>(b)</w:t>
                            </w:r>
                          </w:p>
                        </w:txbxContent>
                      </v:textbox>
                    </v:shape>
                  </v:group>
                  <v:group id="组合 232" o:spid="_x0000_s1199"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200"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201"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2C6D1A" w:rsidRPr="006F0599" w:rsidRDefault="002C6D1A" w:rsidP="00640460">
                            <w:pPr>
                              <w:pStyle w:val="af1"/>
                              <w:spacing w:before="156" w:after="156"/>
                              <w:rPr>
                                <w:noProof/>
                                <w:sz w:val="24"/>
                                <w:szCs w:val="20"/>
                              </w:rPr>
                            </w:pPr>
                            <w:r>
                              <w:rPr>
                                <w:rFonts w:hint="eastAsia"/>
                              </w:rPr>
                              <w:t>(c)</w:t>
                            </w:r>
                          </w:p>
                        </w:txbxContent>
                      </v:textbox>
                    </v:shape>
                  </v:group>
                </v:group>
                <v:shape id="文本框 234" o:spid="_x0000_s1202"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2C6D1A" w:rsidRPr="000A3F5A" w:rsidRDefault="002C6D1A" w:rsidP="00640460">
                        <w:pPr>
                          <w:pStyle w:val="af1"/>
                          <w:spacing w:before="156" w:after="156"/>
                          <w:rPr>
                            <w:noProof/>
                            <w:sz w:val="24"/>
                            <w:szCs w:val="20"/>
                          </w:rPr>
                        </w:pPr>
                        <w:bookmarkStart w:id="114" w:name="_Toc97466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4"/>
                      </w:p>
                    </w:txbxContent>
                  </v:textbox>
                </v:shape>
                <w10:wrap type="topAndBottom" anchorx="margin"/>
              </v:group>
            </w:pict>
          </mc:Fallback>
        </mc:AlternateContent>
      </w:r>
      <w:r w:rsidRPr="002C6D1A">
        <w:rPr>
          <w:noProof/>
        </w:rPr>
        <w:drawing>
          <wp:inline distT="0" distB="0" distL="0" distR="0" wp14:anchorId="17EA6E26" wp14:editId="17905BB9">
            <wp:extent cx="5335270" cy="4003040"/>
            <wp:effectExtent l="0" t="0" r="0" b="0"/>
            <wp:docPr id="267" name="图片 238" descr="D:\Undergraduate-Thesis\pictures\DeltaPiPSFiltered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8" descr="D:\Undergraduate-Thesis\pictures\DeltaPiPSFilteredBall.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35270" cy="4003040"/>
                    </a:xfrm>
                    <a:prstGeom prst="rect">
                      <a:avLst/>
                    </a:prstGeom>
                    <a:noFill/>
                    <a:ln>
                      <a:noFill/>
                    </a:ln>
                  </pic:spPr>
                </pic:pic>
              </a:graphicData>
            </a:graphic>
          </wp:inline>
        </w:drawing>
      </w:r>
      <w:r w:rsidR="00590BD6" w:rsidRPr="00D62216">
        <w:br w:type="page"/>
      </w:r>
    </w:p>
    <w:p w:rsidR="00590BD6" w:rsidRPr="00D62216" w:rsidRDefault="00590BD6">
      <w:pPr>
        <w:pStyle w:val="1"/>
        <w:spacing w:before="312" w:after="312"/>
      </w:pPr>
      <w:bookmarkStart w:id="115" w:name="_Toc9421037"/>
      <w:bookmarkStart w:id="116" w:name="_Toc9746663"/>
      <w:r w:rsidRPr="00D62216">
        <w:rPr>
          <w:rFonts w:hint="eastAsia"/>
        </w:rPr>
        <w:lastRenderedPageBreak/>
        <w:t>结论</w:t>
      </w:r>
      <w:bookmarkEnd w:id="115"/>
      <w:bookmarkEnd w:id="116"/>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DC3849" w:rsidP="00D5535B">
      <w:pPr>
        <w:pStyle w:val="aff8"/>
        <w:ind w:firstLine="480"/>
      </w:pPr>
      <w:r w:rsidRPr="002C6D1A">
        <w:rPr>
          <w:noProof/>
        </w:rPr>
        <mc:AlternateContent>
          <mc:Choice Requires="wpg">
            <w:drawing>
              <wp:anchor distT="0" distB="0" distL="114300" distR="114300" simplePos="0" relativeHeight="251761664" behindDoc="0" locked="0" layoutInCell="1" allowOverlap="1">
                <wp:simplePos x="0" y="0"/>
                <wp:positionH relativeFrom="column">
                  <wp:posOffset>177165</wp:posOffset>
                </wp:positionH>
                <wp:positionV relativeFrom="paragraph">
                  <wp:posOffset>2091055</wp:posOffset>
                </wp:positionV>
                <wp:extent cx="5039995" cy="3453765"/>
                <wp:effectExtent l="0" t="0" r="8255" b="0"/>
                <wp:wrapTopAndBottom/>
                <wp:docPr id="61" name="组合 61"/>
                <wp:cNvGraphicFramePr/>
                <a:graphic xmlns:a="http://schemas.openxmlformats.org/drawingml/2006/main">
                  <a:graphicData uri="http://schemas.microsoft.com/office/word/2010/wordprocessingGroup">
                    <wpg:wgp>
                      <wpg:cNvGrpSpPr/>
                      <wpg:grpSpPr>
                        <a:xfrm>
                          <a:off x="0" y="0"/>
                          <a:ext cx="5039995" cy="3453765"/>
                          <a:chOff x="0" y="0"/>
                          <a:chExt cx="5039995" cy="3453765"/>
                        </a:xfrm>
                      </wpg:grpSpPr>
                      <pic:pic xmlns:pic="http://schemas.openxmlformats.org/drawingml/2006/picture">
                        <pic:nvPicPr>
                          <pic:cNvPr id="52" name="图片 5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wps:wsp>
                        <wps:cNvPr id="58" name="文本框 58"/>
                        <wps:cNvSpPr txBox="1"/>
                        <wps:spPr>
                          <a:xfrm>
                            <a:off x="0" y="3057525"/>
                            <a:ext cx="5039995" cy="396240"/>
                          </a:xfrm>
                          <a:prstGeom prst="rect">
                            <a:avLst/>
                          </a:prstGeom>
                          <a:solidFill>
                            <a:prstClr val="white"/>
                          </a:solidFill>
                          <a:ln>
                            <a:noFill/>
                          </a:ln>
                        </wps:spPr>
                        <wps:txbx>
                          <w:txbxContent>
                            <w:p w:rsidR="002C6D1A" w:rsidRPr="00076CA1" w:rsidRDefault="002C6D1A" w:rsidP="002C6D1A">
                              <w:pPr>
                                <w:pStyle w:val="af1"/>
                                <w:spacing w:before="156" w:after="156"/>
                                <w:rPr>
                                  <w:noProof/>
                                </w:rPr>
                              </w:pPr>
                              <w:bookmarkStart w:id="117" w:name="_Toc97466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3ds Max</w:t>
                              </w:r>
                              <w:r>
                                <w:t>三</w:t>
                              </w:r>
                              <w:r>
                                <w:rPr>
                                  <w:rFonts w:hint="eastAsia"/>
                                </w:rPr>
                                <w:t>维建模软件仿真</w:t>
                              </w:r>
                              <w:r>
                                <w:t>环境</w:t>
                              </w:r>
                              <w:r>
                                <w:rPr>
                                  <w:rFonts w:hint="eastAsia"/>
                                </w:rPr>
                                <w:t>设置</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61" o:spid="_x0000_s1203" style="position:absolute;left:0;text-align:left;margin-left:13.95pt;margin-top:164.65pt;width:396.85pt;height:271.95pt;z-index:251761664" coordsize="50399,34537"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">
                <v:shape id="图片 52" o:spid="_x0000_s1204" type="#_x0000_t75" style="position:absolute;width:50399;height:29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">
                  <v:imagedata r:id="rId114" o:title=""/>
                </v:shape>
                <v:shape id="文本框 58" o:spid="_x0000_s1205" type="#_x0000_t202" style="position:absolute;top:30575;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rsidR="002C6D1A" w:rsidRPr="00076CA1" w:rsidRDefault="002C6D1A" w:rsidP="002C6D1A">
                        <w:pPr>
                          <w:pStyle w:val="af1"/>
                          <w:spacing w:before="156" w:after="156"/>
                          <w:rPr>
                            <w:noProof/>
                          </w:rPr>
                        </w:pPr>
                        <w:bookmarkStart w:id="118" w:name="_Toc97466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3ds Max</w:t>
                        </w:r>
                        <w:r>
                          <w:t>三</w:t>
                        </w:r>
                        <w:r>
                          <w:rPr>
                            <w:rFonts w:hint="eastAsia"/>
                          </w:rPr>
                          <w:t>维建模软件仿真</w:t>
                        </w:r>
                        <w:r>
                          <w:t>环境</w:t>
                        </w:r>
                        <w:r>
                          <w:rPr>
                            <w:rFonts w:hint="eastAsia"/>
                          </w:rPr>
                          <w:t>设置</w:t>
                        </w:r>
                        <w:bookmarkEnd w:id="118"/>
                      </w:p>
                    </w:txbxContent>
                  </v:textbox>
                </v:shape>
                <w10:wrap type="topAndBottom"/>
              </v:group>
            </w:pict>
          </mc:Fallback>
        </mc:AlternateContent>
      </w:r>
      <w:r w:rsidR="00E64F07" w:rsidRPr="00D62216">
        <w:rPr>
          <w:rFonts w:hint="eastAsia"/>
        </w:rPr>
        <w:t>数字莫尔三维测量技术的优势来源</w:t>
      </w:r>
      <w:r w:rsidR="00DE36F3">
        <w:rPr>
          <w:rFonts w:hint="eastAsia"/>
        </w:rPr>
        <w:t>数字</w:t>
      </w:r>
      <w:r w:rsidR="00E64F07" w:rsidRPr="00D62216">
        <w:rPr>
          <w:rFonts w:hint="eastAsia"/>
        </w:rPr>
        <w:t>莫尔条纹产生的方法——</w:t>
      </w:r>
      <w:r w:rsidR="00DE36F3">
        <w:rPr>
          <w:rFonts w:hint="eastAsia"/>
        </w:rPr>
        <w:t>将</w:t>
      </w:r>
      <w:r w:rsidR="00E64F07" w:rsidRPr="00D62216">
        <w:rPr>
          <w:rFonts w:hint="eastAsia"/>
        </w:rPr>
        <w:t>电脑合成的条纹与捕捉图像叠加。这一方法不但能满足后相位提取需要多张不同</w:t>
      </w:r>
      <w:r w:rsidR="003E5FE7">
        <w:rPr>
          <w:rFonts w:hint="eastAsia"/>
        </w:rPr>
        <w:t>初始</w:t>
      </w:r>
      <w:r w:rsidR="00E64F07"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00E64F07" w:rsidRPr="00D62216">
        <w:rPr>
          <w:rFonts w:hint="eastAsia"/>
        </w:rPr>
        <w:t>被测物体高度范围不超过一个莫尔波长，例如生物细胞，或</w:t>
      </w:r>
      <w:r w:rsidR="00E64F07" w:rsidRPr="00D62216">
        <w:t>PCB</w:t>
      </w:r>
      <w:r w:rsidR="00E64F07" w:rsidRPr="00D62216">
        <w:rPr>
          <w:rFonts w:hint="eastAsia"/>
        </w:rPr>
        <w:t>电路板等，则不需要展开</w:t>
      </w:r>
      <w:r w:rsidR="003E5FE7">
        <w:rPr>
          <w:rFonts w:hint="eastAsia"/>
        </w:rPr>
        <w:t>相位</w:t>
      </w:r>
      <w:r w:rsidR="00E64F07" w:rsidRPr="002C6D1A">
        <w:fldChar w:fldCharType="begin"/>
      </w:r>
      <w:r w:rsidR="005D13E8" w:rsidRPr="00D62216">
        <w:instrText xml:space="preserve"> ADDIN EN.CITE &lt;EndNote&gt;&lt;Cite&gt;&lt;Author&gt;Liu&lt;/Author&gt;&lt;Year&gt;2011&lt;/Year&gt;&lt;RecNum&gt;94&lt;/RecNum&gt;&lt;DisplayText&gt;[23]&lt;/DisplayText&gt;&lt;record&gt;&lt;rec-number&gt;94&lt;/rec-number&gt;&lt;foreign-keys&gt;&lt;key app="EN" db-id="25ts25aeg5wpw5edwz8pv0fnx5faar95e29z" timestamp="1558188849"&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00E64F07" w:rsidRPr="002C6D1A">
        <w:fldChar w:fldCharType="separate"/>
      </w:r>
      <w:r w:rsidR="005D13E8" w:rsidRPr="00D62216">
        <w:rPr>
          <w:noProof/>
        </w:rPr>
        <w:t>[</w:t>
      </w:r>
      <w:hyperlink w:anchor="_ENREF_23" w:tooltip="Liu, 2011 #94" w:history="1">
        <w:r w:rsidR="00E2701A" w:rsidRPr="00D62216">
          <w:rPr>
            <w:noProof/>
          </w:rPr>
          <w:t>23</w:t>
        </w:r>
      </w:hyperlink>
      <w:r w:rsidR="005D13E8" w:rsidRPr="00D62216">
        <w:rPr>
          <w:noProof/>
        </w:rPr>
        <w:t>]</w:t>
      </w:r>
      <w:r w:rsidR="00E64F07" w:rsidRPr="002C6D1A">
        <w:fldChar w:fldCharType="end"/>
      </w:r>
      <w:r w:rsidR="00E64F07" w:rsidRPr="00D62216">
        <w:rPr>
          <w:rFonts w:hint="eastAsia"/>
        </w:rPr>
        <w:t>。</w:t>
      </w:r>
    </w:p>
    <w:p w:rsidR="007A216D" w:rsidRPr="00D62216" w:rsidRDefault="005D13E8">
      <w:pPr>
        <w:pStyle w:val="aff8"/>
        <w:ind w:firstLine="480"/>
      </w:pP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w:t>
      </w:r>
      <w:r w:rsidR="00AB1499" w:rsidRPr="00D62216">
        <w:rPr>
          <w:rFonts w:hint="eastAsia"/>
        </w:rPr>
        <w:t>条纹</w:t>
      </w:r>
      <w:r w:rsidRPr="00D62216">
        <w:rPr>
          <w:rFonts w:hint="eastAsia"/>
        </w:rPr>
        <w:t>。</w:t>
      </w:r>
      <w:r w:rsidR="00AB1499" w:rsidRPr="00D62216">
        <w:rPr>
          <w:rFonts w:hint="eastAsia"/>
        </w:rPr>
        <w:t>如图，首先在场景导入或创建被测物体。然后，离物体</w:t>
      </w:r>
      <w:r w:rsidR="00AB1499" w:rsidRPr="00D62216">
        <w:t>2.5m</w:t>
      </w:r>
      <w:r w:rsidR="00AB1499" w:rsidRPr="00D62216">
        <w:rPr>
          <w:rFonts w:hint="eastAsia"/>
        </w:rPr>
        <w:t>处，设置摄像机和方向灯。然后，调节摄像机的视场角和焦距，使视场完全覆盖所测物体。调</w:t>
      </w:r>
      <w:r w:rsidR="00AB1499" w:rsidRPr="00D62216">
        <w:rPr>
          <w:rFonts w:hint="eastAsia"/>
        </w:rPr>
        <w:lastRenderedPageBreak/>
        <w:t>节方向灯的光阑参数，使投影范围大致和摄像机成像范围重合。</w:t>
      </w:r>
      <w:r w:rsidR="00C40D21" w:rsidRPr="00D62216">
        <w:rPr>
          <w:rFonts w:hint="eastAsia"/>
        </w:rPr>
        <w:t>在方向灯的高级选项中的映射选项，选择相位图，选择投影</w:t>
      </w:r>
      <w:r w:rsidR="002926C8" w:rsidRPr="00D62216">
        <w:rPr>
          <w:rFonts w:hint="eastAsia"/>
        </w:rPr>
        <w:t>条纹</w:t>
      </w:r>
      <w:r w:rsidR="00C40D21" w:rsidRPr="00D62216">
        <w:rPr>
          <w:rFonts w:hint="eastAsia"/>
        </w:rPr>
        <w:t>投射。</w:t>
      </w:r>
      <w:r w:rsidR="00603CFD">
        <w:rPr>
          <w:rFonts w:hint="eastAsia"/>
        </w:rPr>
        <w:t>最后渲染得到捕捉图像。</w:t>
      </w:r>
      <w:r w:rsidR="00C40D21" w:rsidRPr="00D62216">
        <w:rPr>
          <w:rFonts w:hint="eastAsia"/>
        </w:rPr>
        <w:t>本论文仿真环境下的几何参数</w:t>
      </w:r>
      <w:r w:rsidR="00B423AF" w:rsidRPr="00D62216">
        <w:rPr>
          <w:rFonts w:hint="eastAsia"/>
        </w:rPr>
        <w:t>：相机</w:t>
      </w:r>
      <w:r w:rsidR="00B423AF" w:rsidRPr="00D62216">
        <w:t>-</w:t>
      </w:r>
      <w:r w:rsidR="00B423AF" w:rsidRPr="00D62216">
        <w:rPr>
          <w:rFonts w:hint="eastAsia"/>
        </w:rPr>
        <w:t>投影仪光轴夹角为</w:t>
      </w:r>
      <w:r w:rsidR="00502028" w:rsidRPr="00D62216">
        <w:t>7</w:t>
      </w:r>
      <w:r w:rsidR="00502028" w:rsidRPr="00D62216">
        <w:rPr>
          <w:rFonts w:hint="eastAsia"/>
        </w:rPr>
        <w:t>°</w:t>
      </w:r>
      <w:r w:rsidR="00B423AF" w:rsidRPr="00D62216">
        <w:rPr>
          <w:rFonts w:hint="eastAsia"/>
        </w:rPr>
        <w:t>，</w:t>
      </w:r>
      <w:r w:rsidR="005E73FB" w:rsidRPr="00D62216">
        <w:rPr>
          <w:rFonts w:hint="eastAsia"/>
        </w:rPr>
        <w:t>相机</w:t>
      </w:r>
      <w:r w:rsidR="005E73FB" w:rsidRPr="00D62216">
        <w:t>-</w:t>
      </w:r>
      <w:r w:rsidR="005E73FB" w:rsidRPr="00D62216">
        <w:rPr>
          <w:rFonts w:hint="eastAsia"/>
        </w:rPr>
        <w:t>投影仪距离为</w:t>
      </w:r>
      <w:r w:rsidR="00C7696A" w:rsidRPr="00D62216">
        <w:t>32</w:t>
      </w:r>
      <w:r w:rsidR="00C7696A" w:rsidRPr="00D62216">
        <w:rPr>
          <w:rFonts w:hint="eastAsia"/>
        </w:rPr>
        <w:t>厘米，</w:t>
      </w:r>
      <w:r w:rsidR="00F17C76">
        <w:rPr>
          <w:rFonts w:hint="eastAsia"/>
        </w:rPr>
        <w:t>距</w:t>
      </w:r>
      <w:r w:rsidR="00C7696A" w:rsidRPr="00D62216">
        <w:rPr>
          <w:rFonts w:hint="eastAsia"/>
        </w:rPr>
        <w:t>参考平面距离为</w:t>
      </w:r>
      <w:r w:rsidR="00C7696A" w:rsidRPr="00D62216">
        <w:t>2.5</w:t>
      </w:r>
      <w:r w:rsidR="00C7696A" w:rsidRPr="00D62216">
        <w:rPr>
          <w:rFonts w:hint="eastAsia"/>
        </w:rPr>
        <w:t>米</w:t>
      </w:r>
      <w:r w:rsidR="00C40D21" w:rsidRPr="00D62216">
        <w:rPr>
          <w:rFonts w:hint="eastAsia"/>
        </w:rPr>
        <w:t>。</w:t>
      </w:r>
      <w:r w:rsidR="00603CFD">
        <w:rPr>
          <w:rFonts w:hint="eastAsia"/>
        </w:rPr>
        <w:t>将捕捉图像灰度化后和条纹矩阵相乘得到</w:t>
      </w:r>
      <w:r w:rsidR="006B1EFD">
        <w:rPr>
          <w:rFonts w:hint="eastAsia"/>
        </w:rPr>
        <w:t>莫尔条纹图样。</w:t>
      </w:r>
    </w:p>
    <w:p w:rsidR="00640460" w:rsidRPr="00D62216" w:rsidRDefault="00E64F07" w:rsidP="00D5535B">
      <w:pPr>
        <w:pStyle w:val="aff8"/>
        <w:ind w:firstLine="480"/>
      </w:pPr>
      <w:r w:rsidRPr="00D62216">
        <w:rPr>
          <w:rFonts w:hint="eastAsia"/>
        </w:rPr>
        <w:t>数字莫尔三维测量</w:t>
      </w:r>
      <w:proofErr w:type="gramStart"/>
      <w:r w:rsidRPr="00D62216">
        <w:rPr>
          <w:rFonts w:hint="eastAsia"/>
        </w:rPr>
        <w:t>最</w:t>
      </w:r>
      <w:proofErr w:type="gramEnd"/>
      <w:r w:rsidRPr="00D62216">
        <w:rPr>
          <w:rFonts w:hint="eastAsia"/>
        </w:rPr>
        <w:t>核心的步骤是高频噪声的滤除。这一步骤关系着</w:t>
      </w:r>
      <w:r w:rsidR="005A2C5A" w:rsidRPr="00D62216">
        <w:rPr>
          <w:rFonts w:hint="eastAsia"/>
        </w:rPr>
        <w:t>之折叠相位和展开相位分布。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bookmarkStart w:id="119" w:name="_GoBack"/>
      <w:bookmarkEnd w:id="119"/>
      <w:r w:rsidR="005A2C5A" w:rsidRPr="00D62216">
        <w:rPr>
          <w:rFonts w:hint="eastAsia"/>
        </w:rPr>
        <w:t>不相同</w:t>
      </w:r>
      <w:r w:rsidR="006B1EFD">
        <w:rPr>
          <w:rFonts w:hint="eastAsia"/>
        </w:rPr>
        <w:t>时</w:t>
      </w:r>
      <w:r w:rsidR="005A2C5A" w:rsidRPr="00D62216">
        <w:rPr>
          <w:rFonts w:hint="eastAsia"/>
        </w:rPr>
        <w:t>，会产生低频的背景条纹。高频噪声的滤除，除了选择合适的算法外，还需要对滤波参数进行调优。这一过程由于针对具体被测物体，大大减小了该三维测量方法的实用性。这也是本文的缺陷这一，未能针对高频噪声的滤除提出使用范围更广但参数更少的算法。但目前已经有学者，将深度学习技术应用到</w:t>
      </w:r>
      <w:r w:rsidR="001F5942" w:rsidRPr="00D62216">
        <w:rPr>
          <w:rFonts w:hint="eastAsia"/>
        </w:rPr>
        <w:t>莫尔测量上，取得了初步的成果</w:t>
      </w:r>
      <w:r w:rsidR="00735543" w:rsidRPr="002C6D1A">
        <w:fldChar w:fldCharType="begin"/>
      </w:r>
      <w:r w:rsidR="005D13E8" w:rsidRPr="00D62216">
        <w:instrText xml:space="preserve"> ADDIN EN.CITE &lt;EndNote&gt;&lt;Cite&gt;&lt;Author&gt;Feng&lt;/Author&gt;&lt;Year&gt;2019&lt;/Year&gt;&lt;RecNum&gt;137&lt;/RecNum&gt;&lt;DisplayText&gt;[24, 25]&lt;/DisplayText&gt;&lt;record&gt;&lt;rec-number&gt;137&lt;/rec-number&gt;&lt;foreign-keys&gt;&lt;key app="EN" db-id="25ts25aeg5wpw5edwz8pv0fnx5faar95e29z" timestamp="1558275763"&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5D13E8" w:rsidRPr="00D62216">
        <w:rPr>
          <w:noProof/>
        </w:rPr>
        <w:t>[</w:t>
      </w:r>
      <w:hyperlink w:anchor="_ENREF_24" w:tooltip="Feng, 2019 #137" w:history="1">
        <w:r w:rsidR="00E2701A" w:rsidRPr="00D62216">
          <w:rPr>
            <w:noProof/>
          </w:rPr>
          <w:t>24</w:t>
        </w:r>
      </w:hyperlink>
      <w:r w:rsidR="005D13E8" w:rsidRPr="00D62216">
        <w:rPr>
          <w:noProof/>
        </w:rPr>
        <w:t xml:space="preserve">, </w:t>
      </w:r>
      <w:hyperlink w:anchor="_ENREF_25" w:tooltip="Xie, 2012 #124" w:history="1">
        <w:r w:rsidR="00E2701A" w:rsidRPr="00D62216">
          <w:rPr>
            <w:noProof/>
          </w:rPr>
          <w:t>25</w:t>
        </w:r>
      </w:hyperlink>
      <w:r w:rsidR="005D13E8" w:rsidRPr="00D62216">
        <w:rPr>
          <w:noProof/>
        </w:rPr>
        <w:t>]</w:t>
      </w:r>
      <w:r w:rsidR="00735543" w:rsidRPr="002C6D1A">
        <w:fldChar w:fldCharType="end"/>
      </w:r>
      <w:r w:rsidR="001F5942" w:rsidRPr="00D62216">
        <w:rPr>
          <w:rFonts w:hint="eastAsia"/>
        </w:rPr>
        <w:t>，深度学习模型由于具有大量参数，可根据数据优化模型等特点，可以作为未来滤除高频噪声的</w:t>
      </w:r>
      <w:r w:rsidR="00735543" w:rsidRPr="00D62216">
        <w:rPr>
          <w:rFonts w:hint="eastAsia"/>
        </w:rPr>
        <w:t>研究方向</w:t>
      </w:r>
      <w:r w:rsidR="001F5942" w:rsidRPr="00D62216">
        <w:rPr>
          <w:rFonts w:hint="eastAsia"/>
        </w:rPr>
        <w:t>。</w:t>
      </w:r>
    </w:p>
    <w:p w:rsidR="005D13E8" w:rsidRPr="00D62216" w:rsidRDefault="00735543" w:rsidP="00D5535B">
      <w:pPr>
        <w:pStyle w:val="aff8"/>
        <w:ind w:firstLine="480"/>
      </w:pPr>
      <w:r w:rsidRPr="00D62216">
        <w:rPr>
          <w:rFonts w:hint="eastAsia"/>
        </w:rPr>
        <w:t>相位提取已有成熟理论支持。但相位展开，仍然需要复杂的系统校准过程或处理算法。相位提取推荐使用后期叠加生成的</w:t>
      </w:r>
      <w:r w:rsidRPr="00D62216">
        <w:t>4</w:t>
      </w:r>
      <w:r w:rsidRPr="00D62216">
        <w:rPr>
          <w:rFonts w:hint="eastAsia"/>
        </w:rPr>
        <w:t>张不同的相位的莫尔条纹计算折叠相位。相位展开需根据效果选择表现较为满意的算法。</w:t>
      </w:r>
    </w:p>
    <w:p w:rsidR="00135940" w:rsidRPr="00D62216" w:rsidRDefault="005412B0" w:rsidP="00E2701A">
      <w:pPr>
        <w:pStyle w:val="aff8"/>
        <w:ind w:firstLineChars="0" w:firstLine="0"/>
        <w:rPr>
          <w:sz w:val="32"/>
          <w:szCs w:val="32"/>
        </w:rPr>
      </w:pPr>
      <w:r w:rsidRPr="00D62216">
        <w:rPr>
          <w:rFonts w:hint="eastAsia"/>
        </w:rPr>
        <w:t>图</w:t>
      </w:r>
      <w:r w:rsidRPr="00D62216">
        <w:t>21</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1(a)(b)(c)</w:t>
      </w:r>
      <w:r w:rsidR="001240F9" w:rsidRPr="00D62216">
        <w:rPr>
          <w:rFonts w:hint="eastAsia"/>
        </w:rPr>
        <w:t>是有投影条纹后捕捉的三张图像得到的折叠相位。对比这三张图，可以看出，当条纹周期较小，得出的莫尔条纹圈数较多。这意味着利用</w:t>
      </w:r>
      <w:r w:rsidR="001240F9" w:rsidRPr="00D62216">
        <w:rPr>
          <w:rFonts w:hint="eastAsia"/>
        </w:rPr>
        <w:lastRenderedPageBreak/>
        <w:t>周期短条纹投影，可以得到更高的灵敏度。该被测物体使用的滤波</w:t>
      </w:r>
      <w:r w:rsidR="002270B7" w:rsidRPr="002C6D1A">
        <w:rPr>
          <w:noProof/>
        </w:rPr>
        <mc:AlternateContent>
          <mc:Choice Requires="wpg">
            <w:drawing>
              <wp:anchor distT="0" distB="0" distL="114300" distR="114300" simplePos="0" relativeHeight="251716608" behindDoc="0" locked="0" layoutInCell="1" allowOverlap="1" wp14:anchorId="181B8E15" wp14:editId="74266A7E">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5">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2C6D1A" w:rsidRPr="00247801" w:rsidRDefault="002C6D1A"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6">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2C6D1A" w:rsidRPr="00352CFB" w:rsidRDefault="002C6D1A"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7">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2C6D1A" w:rsidRPr="0093596F" w:rsidRDefault="002C6D1A" w:rsidP="00E2701A">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2C6D1A" w:rsidRPr="00927C34" w:rsidRDefault="002C6D1A" w:rsidP="00E2701A">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2C6D1A" w:rsidRPr="0063383C" w:rsidRDefault="002C6D1A" w:rsidP="00E2701A">
                              <w:pPr>
                                <w:pStyle w:val="af1"/>
                                <w:spacing w:before="156" w:after="156"/>
                                <w:ind w:firstLine="480"/>
                              </w:pPr>
                              <w:bookmarkStart w:id="120" w:name="_Toc97466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5</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81B8E15" id="组合 348" o:spid="_x0000_s1206" style="position:absolute;margin-left:14.15pt;margin-top:.45pt;width:396.85pt;height:456pt;z-index:251716608;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aAAgBAQAAPwD+f+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">
                <o:lock v:ext="edit" aspectratio="t"/>
                <v:group id="组合 346" o:spid="_x0000_s1207"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8"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9"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10"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9" o:title="pitch6" croptop="5008f" cropbottom="7185f" cropleft="8358f" cropright="6226f"/>
                      </v:shape>
                      <v:shape id="文本框 336" o:spid="_x0000_s1211"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2C6D1A" w:rsidRPr="00247801" w:rsidRDefault="002C6D1A" w:rsidP="00E2701A">
                              <w:pPr>
                                <w:pStyle w:val="af1"/>
                                <w:spacing w:before="156" w:after="156"/>
                                <w:ind w:firstLine="480"/>
                              </w:pPr>
                              <w:r>
                                <w:rPr>
                                  <w:rFonts w:hint="eastAsia"/>
                                </w:rPr>
                                <w:t>(a)</w:t>
                              </w:r>
                            </w:p>
                          </w:txbxContent>
                        </v:textbox>
                      </v:shape>
                    </v:group>
                    <v:group id="组合 339" o:spid="_x0000_s1212"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13"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20" o:title="" croptop="4588f" cropbottom="6979f" cropleft="8684f" cropright="6226f"/>
                      </v:shape>
                      <v:shape id="文本框 338" o:spid="_x0000_s1214"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2C6D1A" w:rsidRPr="00352CFB" w:rsidRDefault="002C6D1A" w:rsidP="00E2701A">
                              <w:pPr>
                                <w:pStyle w:val="af1"/>
                                <w:spacing w:before="156" w:after="156"/>
                                <w:ind w:firstLine="480"/>
                              </w:pPr>
                              <w:r>
                                <w:rPr>
                                  <w:rFonts w:hint="eastAsia"/>
                                </w:rPr>
                                <w:t>(b)</w:t>
                              </w:r>
                            </w:p>
                          </w:txbxContent>
                        </v:textbox>
                      </v:shape>
                    </v:group>
                  </v:group>
                  <v:group id="组合 345" o:spid="_x0000_s1215"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6"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7"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21" o:title="" croptop="3932f" cropbottom="6768f" cropleft="8388f" cropright="6000f"/>
                      </v:shape>
                      <v:shape id="文本框 341" o:spid="_x0000_s1218"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2C6D1A" w:rsidRPr="0093596F" w:rsidRDefault="002C6D1A" w:rsidP="00E2701A">
                              <w:pPr>
                                <w:pStyle w:val="af1"/>
                                <w:spacing w:before="156" w:after="156"/>
                                <w:ind w:firstLine="480"/>
                              </w:pPr>
                              <w:r>
                                <w:rPr>
                                  <w:rFonts w:hint="eastAsia"/>
                                </w:rPr>
                                <w:t>(c)</w:t>
                              </w:r>
                            </w:p>
                          </w:txbxContent>
                        </v:textbox>
                      </v:shape>
                    </v:group>
                    <v:group id="组合 344" o:spid="_x0000_s1219"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20"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2" o:title=""/>
                      </v:shape>
                      <v:shape id="文本框 343" o:spid="_x0000_s1221"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2C6D1A" w:rsidRPr="00927C34" w:rsidRDefault="002C6D1A" w:rsidP="00E2701A">
                              <w:pPr>
                                <w:pStyle w:val="af1"/>
                                <w:spacing w:before="156" w:after="156"/>
                                <w:ind w:left="1200" w:firstLine="480"/>
                                <w:jc w:val="both"/>
                              </w:pPr>
                              <w:r>
                                <w:rPr>
                                  <w:rFonts w:hint="eastAsia"/>
                                </w:rPr>
                                <w:t>(d)</w:t>
                              </w:r>
                            </w:p>
                          </w:txbxContent>
                        </v:textbox>
                      </v:shape>
                    </v:group>
                  </v:group>
                </v:group>
                <v:shape id="文本框 347" o:spid="_x0000_s1222"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2C6D1A" w:rsidRPr="0063383C" w:rsidRDefault="002C6D1A" w:rsidP="00E2701A">
                        <w:pPr>
                          <w:pStyle w:val="af1"/>
                          <w:spacing w:before="156" w:after="156"/>
                          <w:ind w:firstLine="480"/>
                        </w:pPr>
                        <w:bookmarkStart w:id="121" w:name="_Toc97466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5</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1"/>
                      </w:p>
                    </w:txbxContent>
                  </v:textbox>
                </v:shape>
                <w10:wrap type="topAndBottom"/>
              </v:group>
            </w:pict>
          </mc:Fallback>
        </mc:AlternateContent>
      </w:r>
      <w:r w:rsidR="001240F9" w:rsidRPr="00D62216">
        <w:rPr>
          <w:rFonts w:hint="eastAsia"/>
        </w:rPr>
        <w:t>参数</w:t>
      </w:r>
      <w:r w:rsidR="002270B7" w:rsidRPr="00D62216">
        <w:rPr>
          <w:rFonts w:hint="eastAsia"/>
        </w:rPr>
        <w:t>：</w:t>
      </w:r>
      <w:r w:rsidR="00735543" w:rsidRPr="00D62216">
        <w:t>6</w:t>
      </w:r>
      <w:r w:rsidR="00735543" w:rsidRPr="00D62216">
        <w:rPr>
          <w:rFonts w:hint="eastAsia"/>
        </w:rPr>
        <w:t>像素，</w:t>
      </w:r>
      <w:r w:rsidR="00735543" w:rsidRPr="00D62216">
        <w:t>8</w:t>
      </w:r>
      <w:r w:rsidR="00735543" w:rsidRPr="00D62216">
        <w:rPr>
          <w:rFonts w:hint="eastAsia"/>
        </w:rPr>
        <w:t>像素，</w:t>
      </w:r>
      <w:r w:rsidR="00735543" w:rsidRPr="00D62216">
        <w:t>10</w:t>
      </w:r>
      <w:r w:rsidR="00735543" w:rsidRPr="00D62216">
        <w:rPr>
          <w:rFonts w:hint="eastAsia"/>
        </w:rPr>
        <w:t>像素的投影条纹，滤波参数为</w:t>
      </w:r>
      <m:oMath>
        <m:r>
          <m:rPr>
            <m:sty m:val="p"/>
          </m:rPr>
          <w:rPr>
            <w:rFonts w:ascii="Cambria Math" w:hAnsi="Cambria Math"/>
          </w:rPr>
          <m:t>σ=50</m:t>
        </m:r>
      </m:oMath>
      <w:r w:rsidR="00735543" w:rsidRPr="00D62216">
        <w:rPr>
          <w:rFonts w:hint="eastAsia"/>
        </w:rPr>
        <w:t>，第</w:t>
      </w:r>
      <w:r w:rsidR="00735543" w:rsidRPr="00D62216">
        <w:t>5</w:t>
      </w:r>
      <w:r w:rsidR="00735543" w:rsidRPr="00D62216">
        <w:rPr>
          <w:rFonts w:hint="eastAsia"/>
        </w:rPr>
        <w:t>号小波多贝西函数，</w:t>
      </w:r>
      <w:r w:rsidR="00735543" w:rsidRPr="00D62216">
        <w:t>3</w:t>
      </w:r>
      <w:r w:rsidR="00735543" w:rsidRPr="00D62216">
        <w:rPr>
          <w:rFonts w:hint="eastAsia"/>
        </w:rPr>
        <w:t>分解层数。最后的莫尔波长由于，没有实物测量系统，带入由</w:t>
      </w:r>
      <w:r w:rsidR="00735543" w:rsidRPr="00D62216">
        <w:t>3.1</w:t>
      </w:r>
      <w:r w:rsidR="00735543" w:rsidRPr="00D62216">
        <w:rPr>
          <w:rFonts w:hint="eastAsia"/>
        </w:rPr>
        <w:t>式计算的数值。得出的相位分布如图</w:t>
      </w:r>
      <w:r w:rsidR="00735543" w:rsidRPr="00D62216">
        <w:t>21(d)</w:t>
      </w:r>
      <w:r w:rsidRPr="00D62216">
        <w:rPr>
          <w:rFonts w:hint="eastAsia"/>
        </w:rPr>
        <w:t>可发现仍有不连续的部分，预计再使用实际莫尔波长数值，能改善</w:t>
      </w:r>
      <w:r w:rsidR="00735543" w:rsidRPr="00D62216">
        <w:rPr>
          <w:rFonts w:hint="eastAsia"/>
        </w:rPr>
        <w:t>三维模型效果。</w:t>
      </w:r>
      <w:r w:rsidR="00040E41" w:rsidRPr="00D62216">
        <w:rPr>
          <w:rFonts w:hint="eastAsia"/>
        </w:rPr>
        <w:t>图</w:t>
      </w:r>
      <w:r w:rsidR="00040E41" w:rsidRPr="00D62216">
        <w:t>2</w:t>
      </w:r>
      <w:r w:rsidR="008E2D74" w:rsidRPr="00D62216">
        <w:t>2</w:t>
      </w:r>
      <w:r w:rsidR="00040E41" w:rsidRPr="00D62216">
        <w:rPr>
          <w:rFonts w:hint="eastAsia"/>
        </w:rPr>
        <w:t>是林肯脸的三维重建模型</w:t>
      </w:r>
      <w:r w:rsidR="00837486" w:rsidRPr="00D62216">
        <w:rPr>
          <w:rFonts w:hint="eastAsia"/>
        </w:rPr>
        <w:t>，可以和相机光轴平行的部分，无法得到准确的高度模型，这</w:t>
      </w:r>
      <w:r w:rsidR="004B6C7D" w:rsidRPr="00D62216">
        <w:rPr>
          <w:rFonts w:hint="eastAsia"/>
        </w:rPr>
        <w:t>也是对固定方向上使用</w:t>
      </w:r>
      <w:r w:rsidR="00837486" w:rsidRPr="00D62216">
        <w:rPr>
          <w:rFonts w:hint="eastAsia"/>
        </w:rPr>
        <w:t>数字莫尔</w:t>
      </w:r>
      <w:r w:rsidR="004B6C7D" w:rsidRPr="00D62216">
        <w:rPr>
          <w:rFonts w:hint="eastAsia"/>
        </w:rPr>
        <w:t>三维测量的一个缺陷。</w:t>
      </w:r>
    </w:p>
    <w:p w:rsidR="005B2697" w:rsidRPr="00D62216" w:rsidRDefault="00B423AF">
      <w:pPr>
        <w:widowControl/>
        <w:spacing w:line="240" w:lineRule="auto"/>
        <w:jc w:val="left"/>
        <w:rPr>
          <w:rFonts w:eastAsia="黑体"/>
          <w:b/>
          <w:sz w:val="32"/>
          <w:szCs w:val="32"/>
        </w:rPr>
      </w:pPr>
      <w:r w:rsidRPr="002C6D1A">
        <w:rPr>
          <w:noProof/>
        </w:rPr>
        <w:lastRenderedPageBreak/>
        <mc:AlternateContent>
          <mc:Choice Requires="wpg">
            <w:drawing>
              <wp:anchor distT="0" distB="0" distL="114300" distR="114300" simplePos="0" relativeHeight="251719680" behindDoc="0" locked="0" layoutInCell="1" allowOverlap="1" wp14:anchorId="00D06870" wp14:editId="564347C2">
                <wp:simplePos x="0" y="0"/>
                <wp:positionH relativeFrom="column">
                  <wp:posOffset>179705</wp:posOffset>
                </wp:positionH>
                <wp:positionV relativeFrom="paragraph">
                  <wp:posOffset>-38100</wp:posOffset>
                </wp:positionV>
                <wp:extent cx="5039995" cy="5803265"/>
                <wp:effectExtent l="0" t="0" r="8255" b="6985"/>
                <wp:wrapTopAndBottom/>
                <wp:docPr id="351" name="组合 35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803265"/>
                          <a:chOff x="0" y="0"/>
                          <a:chExt cx="2567836" cy="2956933"/>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67836" cy="2699359"/>
                          </a:xfrm>
                          <a:prstGeom prst="rect">
                            <a:avLst/>
                          </a:prstGeom>
                          <a:noFill/>
                          <a:ln>
                            <a:noFill/>
                          </a:ln>
                        </pic:spPr>
                      </pic:pic>
                      <wps:wsp>
                        <wps:cNvPr id="350" name="文本框 350"/>
                        <wps:cNvSpPr txBox="1"/>
                        <wps:spPr>
                          <a:xfrm>
                            <a:off x="0" y="2755037"/>
                            <a:ext cx="2565569" cy="201896"/>
                          </a:xfrm>
                          <a:prstGeom prst="rect">
                            <a:avLst/>
                          </a:prstGeom>
                          <a:solidFill>
                            <a:prstClr val="white"/>
                          </a:solidFill>
                          <a:ln>
                            <a:noFill/>
                          </a:ln>
                          <a:effectLst/>
                        </wps:spPr>
                        <wps:txbx>
                          <w:txbxContent>
                            <w:p w:rsidR="002C6D1A" w:rsidRPr="00C04E75" w:rsidRDefault="002C6D1A" w:rsidP="00E2701A">
                              <w:pPr>
                                <w:pStyle w:val="af1"/>
                                <w:spacing w:before="156" w:after="156"/>
                                <w:ind w:firstLine="480"/>
                                <w:rPr>
                                  <w:noProof/>
                                </w:rPr>
                              </w:pPr>
                              <w:bookmarkStart w:id="122" w:name="_Toc97466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6</w:t>
                              </w:r>
                              <w:r>
                                <w:fldChar w:fldCharType="end"/>
                              </w:r>
                              <w:r>
                                <w:rPr>
                                  <w:rFonts w:hint="eastAsia"/>
                                </w:rPr>
                                <w:t xml:space="preserve"> </w:t>
                              </w:r>
                              <w:r>
                                <w:rPr>
                                  <w:rFonts w:hint="eastAsia"/>
                                </w:rPr>
                                <w:t>林肯脸三维重建模型</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0D06870" id="组合 351" o:spid="_x0000_s1223" style="position:absolute;margin-left:14.15pt;margin-top:-3pt;width:396.85pt;height:456.95pt;z-index:251719680;mso-width-relative:margin;mso-height-relative:margin" coordsize="25678,295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Nci55YW4AAAAFkAMAAgAAABQA&#10;ABCgkAQAAgAAABQAABC0kpEAAgAAAAM0NAAAkpIAAgAAAAM0NAAA6hwABwAACAwAAAiUAAAAABzq&#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jAxOTowNToxNyAyMTozNjo1MQAyMDE5OjA1OjE3IDIxOjM2OjUxAAAATQByAC4AeQBh&#10;AG4AAAD/4QsZ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PD94cGFja2V0IGVuZD0ndyc/Pv/b&#10;AEMABwUFBgUEBwYFBggHBwgKEQsKCQkKFQ8QDBEYFRoZGBUYFxseJyEbHSUdFxgiLiIlKCkrLCsa&#10;IC8zLyoyJyorKv/bAEMBBwgICgkKFAsLFCocGBwqKioqKioqKioqKioqKioqKioqKioqKioqKioq&#10;KioqKioqKioqKioqKioqKioqKioqKv/AABEIAjYCG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">
                <o:lock v:ext="edit" aspectratio="t"/>
                <v:shape id="图片 349" o:spid="_x0000_s1224" type="#_x0000_t75" style="position:absolute;width:25678;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4" o:title="simulation"/>
                </v:shape>
                <v:shape id="文本框 350" o:spid="_x0000_s1225" type="#_x0000_t202" style="position:absolute;top:27550;width:25655;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" stroked="f">
                  <v:textbox style="mso-fit-shape-to-text:t" inset="0,0,0,0">
                    <w:txbxContent>
                      <w:p w:rsidR="002C6D1A" w:rsidRPr="00C04E75" w:rsidRDefault="002C6D1A" w:rsidP="00E2701A">
                        <w:pPr>
                          <w:pStyle w:val="af1"/>
                          <w:spacing w:before="156" w:after="156"/>
                          <w:ind w:firstLine="480"/>
                          <w:rPr>
                            <w:noProof/>
                          </w:rPr>
                        </w:pPr>
                        <w:bookmarkStart w:id="123" w:name="_Toc97466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6</w:t>
                        </w:r>
                        <w:r>
                          <w:fldChar w:fldCharType="end"/>
                        </w:r>
                        <w:r>
                          <w:rPr>
                            <w:rFonts w:hint="eastAsia"/>
                          </w:rPr>
                          <w:t xml:space="preserve"> </w:t>
                        </w:r>
                        <w:r>
                          <w:rPr>
                            <w:rFonts w:hint="eastAsia"/>
                          </w:rPr>
                          <w:t>林肯脸三维重建模型</w:t>
                        </w:r>
                        <w:bookmarkEnd w:id="123"/>
                      </w:p>
                    </w:txbxContent>
                  </v:textbox>
                </v:shape>
                <w10:wrap type="topAndBottom"/>
              </v:group>
            </w:pict>
          </mc:Fallback>
        </mc:AlternateContent>
      </w:r>
      <w:r w:rsidR="005B2697"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4" w:name="_Toc9746664"/>
      <w:r w:rsidRPr="00D62216">
        <w:rPr>
          <w:rFonts w:eastAsia="黑体" w:hint="eastAsia"/>
          <w:b/>
          <w:sz w:val="32"/>
          <w:szCs w:val="32"/>
        </w:rPr>
        <w:lastRenderedPageBreak/>
        <w:t>参考文献</w:t>
      </w:r>
      <w:bookmarkEnd w:id="124"/>
      <w:r w:rsidRPr="00D62216">
        <w:rPr>
          <w:rFonts w:eastAsia="黑体"/>
          <w:b/>
          <w:sz w:val="32"/>
          <w:szCs w:val="32"/>
        </w:rPr>
        <w:t xml:space="preserve"> </w:t>
      </w:r>
    </w:p>
    <w:p w:rsidR="00E2701A" w:rsidRPr="00D62216" w:rsidRDefault="001513C5" w:rsidP="00E2701A">
      <w:pPr>
        <w:pStyle w:val="EndNoteBibliography"/>
        <w:spacing w:before="156" w:after="156"/>
        <w:ind w:left="720" w:hanging="720"/>
      </w:pPr>
      <w:r w:rsidRPr="002C6D1A">
        <w:rPr>
          <w:sz w:val="21"/>
        </w:rPr>
        <w:fldChar w:fldCharType="begin"/>
      </w:r>
      <w:r w:rsidRPr="00D62216">
        <w:rPr>
          <w:sz w:val="21"/>
        </w:rPr>
        <w:instrText xml:space="preserve"> ADDIN EN.REFLIST </w:instrText>
      </w:r>
      <w:r w:rsidRPr="002C6D1A">
        <w:rPr>
          <w:sz w:val="21"/>
        </w:rPr>
        <w:fldChar w:fldCharType="separate"/>
      </w:r>
      <w:bookmarkStart w:id="125" w:name="_ENREF_1"/>
      <w:r w:rsidR="00E2701A" w:rsidRPr="00D62216">
        <w:t xml:space="preserve">[1]    </w:t>
      </w:r>
      <w:r w:rsidR="00E2701A" w:rsidRPr="00D62216">
        <w:rPr>
          <w:rFonts w:hint="eastAsia"/>
        </w:rPr>
        <w:t>曹向群</w:t>
      </w:r>
      <w:r w:rsidR="00E2701A" w:rsidRPr="00D62216">
        <w:t xml:space="preserve">, </w:t>
      </w:r>
      <w:r w:rsidR="00E2701A" w:rsidRPr="00D62216">
        <w:rPr>
          <w:rFonts w:hint="eastAsia"/>
        </w:rPr>
        <w:t>黄维实</w:t>
      </w:r>
      <w:r w:rsidR="00E2701A" w:rsidRPr="00D62216">
        <w:t xml:space="preserve"> 1990. </w:t>
      </w:r>
      <w:r w:rsidR="00E2701A" w:rsidRPr="00D62216">
        <w:rPr>
          <w:rFonts w:hint="eastAsia"/>
        </w:rPr>
        <w:t>莫尔技术的现状和展望</w:t>
      </w:r>
      <w:r w:rsidR="00E2701A" w:rsidRPr="00D62216">
        <w:t xml:space="preserve">. </w:t>
      </w:r>
      <w:r w:rsidR="00E2701A" w:rsidRPr="00D62216">
        <w:rPr>
          <w:rFonts w:hint="eastAsia"/>
        </w:rPr>
        <w:t>光电工程</w:t>
      </w:r>
      <w:r w:rsidR="00E2701A" w:rsidRPr="00D62216">
        <w:t xml:space="preserve"> [J]: 48-56.</w:t>
      </w:r>
      <w:bookmarkEnd w:id="125"/>
    </w:p>
    <w:p w:rsidR="00E2701A" w:rsidRPr="00D62216" w:rsidRDefault="00E2701A" w:rsidP="00E2701A">
      <w:pPr>
        <w:pStyle w:val="EndNoteBibliography"/>
        <w:spacing w:before="156" w:after="156"/>
        <w:ind w:left="720" w:hanging="720"/>
      </w:pPr>
      <w:bookmarkStart w:id="126" w:name="_ENREF_2"/>
      <w:r w:rsidRPr="00D62216">
        <w:t xml:space="preserve">[2]    </w:t>
      </w:r>
      <w:r w:rsidRPr="00D62216">
        <w:rPr>
          <w:rFonts w:hint="eastAsia"/>
        </w:rPr>
        <w:t>丁一飞</w:t>
      </w:r>
      <w:r w:rsidRPr="00D62216">
        <w:t xml:space="preserve"> 2016. </w:t>
      </w:r>
      <w:r w:rsidRPr="00D62216">
        <w:rPr>
          <w:rFonts w:hint="eastAsia"/>
        </w:rPr>
        <w:t>数字光栅投影测量关键技术研究</w:t>
      </w:r>
      <w:r w:rsidRPr="00D62216">
        <w:t xml:space="preserve"> [M]. </w:t>
      </w:r>
      <w:r w:rsidRPr="00D62216">
        <w:rPr>
          <w:rFonts w:hint="eastAsia"/>
        </w:rPr>
        <w:t>合肥工业大学</w:t>
      </w:r>
      <w:r w:rsidRPr="00D62216">
        <w:t>.</w:t>
      </w:r>
      <w:bookmarkEnd w:id="126"/>
    </w:p>
    <w:p w:rsidR="00E2701A" w:rsidRPr="00D62216" w:rsidRDefault="00E2701A" w:rsidP="00E2701A">
      <w:pPr>
        <w:pStyle w:val="EndNoteBibliography"/>
        <w:spacing w:before="156" w:after="156"/>
        <w:ind w:left="720" w:hanging="720"/>
      </w:pPr>
      <w:bookmarkStart w:id="127" w:name="_ENREF_3"/>
      <w:r w:rsidRPr="00D62216">
        <w:t xml:space="preserve">[3]    </w:t>
      </w:r>
      <w:r w:rsidRPr="00D62216">
        <w:rPr>
          <w:rFonts w:hint="eastAsia"/>
        </w:rPr>
        <w:t>朱丽君</w:t>
      </w:r>
      <w:r w:rsidRPr="00D62216">
        <w:t xml:space="preserve">, </w:t>
      </w:r>
      <w:r w:rsidRPr="00D62216">
        <w:rPr>
          <w:rFonts w:hint="eastAsia"/>
        </w:rPr>
        <w:t>王玉荣</w:t>
      </w:r>
      <w:r w:rsidRPr="00D62216">
        <w:t xml:space="preserve">, </w:t>
      </w:r>
      <w:r w:rsidRPr="00D62216">
        <w:rPr>
          <w:rFonts w:hint="eastAsia"/>
        </w:rPr>
        <w:t>孟祥锋</w:t>
      </w:r>
      <w:r w:rsidRPr="00D62216">
        <w:t xml:space="preserve">, et al. 2015. </w:t>
      </w:r>
      <w:r w:rsidRPr="00D62216">
        <w:rPr>
          <w:rFonts w:hint="eastAsia"/>
        </w:rPr>
        <w:t>数字合成莫尔条纹的频谱分析与滤波处理</w:t>
      </w:r>
      <w:r w:rsidRPr="00D62216">
        <w:t xml:space="preserve">. </w:t>
      </w:r>
      <w:r w:rsidRPr="00D62216">
        <w:rPr>
          <w:rFonts w:hint="eastAsia"/>
        </w:rPr>
        <w:t>中国激光</w:t>
      </w:r>
      <w:r w:rsidRPr="00D62216">
        <w:t xml:space="preserve"> [J], 42: 256-264.</w:t>
      </w:r>
      <w:bookmarkEnd w:id="127"/>
    </w:p>
    <w:p w:rsidR="00E2701A" w:rsidRPr="00D62216" w:rsidRDefault="00E2701A" w:rsidP="00E2701A">
      <w:pPr>
        <w:pStyle w:val="EndNoteBibliography"/>
        <w:spacing w:before="156" w:after="156"/>
        <w:ind w:left="720" w:hanging="720"/>
      </w:pPr>
      <w:bookmarkStart w:id="128" w:name="_ENREF_4"/>
      <w:r w:rsidRPr="00D62216">
        <w:t xml:space="preserve">[4]    </w:t>
      </w:r>
      <w:r w:rsidRPr="00D62216">
        <w:rPr>
          <w:rFonts w:hint="eastAsia"/>
        </w:rPr>
        <w:t>朱丽君</w:t>
      </w:r>
      <w:r w:rsidRPr="00D62216">
        <w:t xml:space="preserve"> 2016. </w:t>
      </w:r>
      <w:r w:rsidRPr="00D62216">
        <w:rPr>
          <w:rFonts w:hint="eastAsia"/>
        </w:rPr>
        <w:t>数字莫尔条纹三维面形测量技术研究</w:t>
      </w:r>
      <w:r w:rsidRPr="00D62216">
        <w:t xml:space="preserve"> [M]. </w:t>
      </w:r>
      <w:r w:rsidRPr="00D62216">
        <w:rPr>
          <w:rFonts w:hint="eastAsia"/>
        </w:rPr>
        <w:t>山东大学</w:t>
      </w:r>
      <w:r w:rsidRPr="00D62216">
        <w:t>.</w:t>
      </w:r>
      <w:bookmarkEnd w:id="128"/>
    </w:p>
    <w:p w:rsidR="00E2701A" w:rsidRPr="00D62216" w:rsidRDefault="00E2701A" w:rsidP="00E2701A">
      <w:pPr>
        <w:pStyle w:val="EndNoteBibliography"/>
        <w:spacing w:before="156" w:after="156"/>
        <w:ind w:left="720" w:hanging="720"/>
      </w:pPr>
      <w:bookmarkStart w:id="129" w:name="_ENREF_5"/>
      <w:r w:rsidRPr="00D62216">
        <w:t xml:space="preserve">[5]    </w:t>
      </w:r>
      <w:r w:rsidRPr="00D62216">
        <w:rPr>
          <w:rFonts w:hint="eastAsia"/>
        </w:rPr>
        <w:t>鹿丽华</w:t>
      </w:r>
      <w:r w:rsidRPr="00D62216">
        <w:t xml:space="preserve">, </w:t>
      </w:r>
      <w:r w:rsidRPr="00D62216">
        <w:rPr>
          <w:rFonts w:hint="eastAsia"/>
        </w:rPr>
        <w:t>胡摇</w:t>
      </w:r>
      <w:r w:rsidRPr="00D62216">
        <w:t xml:space="preserve">, </w:t>
      </w:r>
      <w:r w:rsidRPr="00D62216">
        <w:rPr>
          <w:rFonts w:hint="eastAsia"/>
        </w:rPr>
        <w:t>王劭溥</w:t>
      </w:r>
      <w:r w:rsidRPr="00D62216">
        <w:t xml:space="preserve">, et al. 2018. </w:t>
      </w:r>
      <w:r w:rsidRPr="00D62216">
        <w:rPr>
          <w:rFonts w:hint="eastAsia"/>
        </w:rPr>
        <w:t>数字莫尔移相干涉仪误差多点标定与修正研究</w:t>
      </w:r>
      <w:r w:rsidRPr="00D62216">
        <w:t xml:space="preserve">. </w:t>
      </w:r>
      <w:r w:rsidRPr="00D62216">
        <w:rPr>
          <w:rFonts w:hint="eastAsia"/>
        </w:rPr>
        <w:t>仪器仪表学报</w:t>
      </w:r>
      <w:r w:rsidRPr="00D62216">
        <w:t xml:space="preserve"> [J], 39: 77-84.</w:t>
      </w:r>
      <w:bookmarkEnd w:id="129"/>
    </w:p>
    <w:p w:rsidR="00E2701A" w:rsidRPr="00D62216" w:rsidRDefault="00E2701A" w:rsidP="00E2701A">
      <w:pPr>
        <w:pStyle w:val="EndNoteBibliography"/>
        <w:spacing w:before="156" w:after="156"/>
        <w:ind w:left="720" w:hanging="720"/>
      </w:pPr>
      <w:bookmarkStart w:id="130" w:name="_ENREF_6"/>
      <w:r w:rsidRPr="00D62216">
        <w:t>[6]    WARDEN R, AL RATROUT S 2005. Moiré Contours for Documenting Petroglyphs at Montezuma Castle.</w:t>
      </w:r>
      <w:bookmarkEnd w:id="130"/>
    </w:p>
    <w:p w:rsidR="00E2701A" w:rsidRPr="00D62216" w:rsidRDefault="00E2701A" w:rsidP="00E2701A">
      <w:pPr>
        <w:pStyle w:val="EndNoteBibliography"/>
        <w:spacing w:before="156" w:after="156"/>
        <w:ind w:left="720" w:hanging="720"/>
      </w:pPr>
      <w:bookmarkStart w:id="131" w:name="_ENREF_7"/>
      <w:r w:rsidRPr="00D62216">
        <w:t>[7]    GORTHI S S, RASTOGI P 2010. Fringe projection techniques: whither we are? Optics and lasers in engineering [J], 48: 133-140.</w:t>
      </w:r>
      <w:bookmarkEnd w:id="131"/>
    </w:p>
    <w:p w:rsidR="00E2701A" w:rsidRPr="00D62216" w:rsidRDefault="00E2701A" w:rsidP="00E2701A">
      <w:pPr>
        <w:pStyle w:val="EndNoteBibliography"/>
        <w:spacing w:before="156" w:after="156"/>
        <w:ind w:left="720" w:hanging="720"/>
      </w:pPr>
      <w:bookmarkStart w:id="132" w:name="_ENREF_8"/>
      <w:r w:rsidRPr="00D62216">
        <w:t>[8]    MOHAMMADI F 2017. 3D optical metrology by digital moiré: Pixel-wise calibration refinement, grid removal, and temporal phase unwrapping.</w:t>
      </w:r>
      <w:bookmarkEnd w:id="132"/>
    </w:p>
    <w:p w:rsidR="00E2701A" w:rsidRPr="00D62216" w:rsidRDefault="00E2701A" w:rsidP="00E2701A">
      <w:pPr>
        <w:pStyle w:val="EndNoteBibliography"/>
        <w:spacing w:before="156" w:after="156"/>
        <w:ind w:left="720" w:hanging="720"/>
      </w:pPr>
      <w:bookmarkStart w:id="133" w:name="_ENREF_9"/>
      <w:r w:rsidRPr="00D62216">
        <w:t>[9]    MOHAMMADI F, MADANIPOUR K, REZAIE A H 2010. Application of digital phase shift moiré to reconstruction of human face [C] //, IEEE; City. 306-309.</w:t>
      </w:r>
      <w:bookmarkEnd w:id="133"/>
    </w:p>
    <w:p w:rsidR="00E2701A" w:rsidRPr="00D62216" w:rsidRDefault="00E2701A" w:rsidP="00E2701A">
      <w:pPr>
        <w:pStyle w:val="EndNoteBibliography"/>
        <w:spacing w:before="156" w:after="156"/>
        <w:ind w:left="720" w:hanging="720"/>
      </w:pPr>
      <w:bookmarkStart w:id="134" w:name="_ENREF_10"/>
      <w:r w:rsidRPr="00D62216">
        <w:t>[10]    MOHAMMADI F, KOFMAN J 2016. Improved grid-noise removal in single-frame digital moiré 3D shape measurement. Optics and lasers in engineering [J], 86: 143-155.</w:t>
      </w:r>
      <w:bookmarkEnd w:id="134"/>
    </w:p>
    <w:p w:rsidR="00E2701A" w:rsidRPr="00D62216" w:rsidRDefault="00E2701A" w:rsidP="00E2701A">
      <w:pPr>
        <w:pStyle w:val="EndNoteBibliography"/>
        <w:spacing w:before="156" w:after="156"/>
        <w:ind w:left="720" w:hanging="720"/>
      </w:pPr>
      <w:bookmarkStart w:id="135" w:name="_ENREF_11"/>
      <w:r w:rsidRPr="00D62216">
        <w:t>[11]    TAKASAKI H 1970. Moiré topography. Applied Optics [J], 9: 1467-1472.</w:t>
      </w:r>
      <w:bookmarkEnd w:id="135"/>
    </w:p>
    <w:p w:rsidR="00E2701A" w:rsidRPr="00D62216" w:rsidRDefault="00E2701A" w:rsidP="00E2701A">
      <w:pPr>
        <w:pStyle w:val="EndNoteBibliography"/>
        <w:spacing w:before="156" w:after="156"/>
        <w:ind w:left="720" w:hanging="720"/>
      </w:pPr>
      <w:bookmarkStart w:id="136" w:name="_ENREF_12"/>
      <w:r w:rsidRPr="00D62216">
        <w:t xml:space="preserve">[12]    </w:t>
      </w:r>
      <w:r w:rsidRPr="00D62216">
        <w:rPr>
          <w:rFonts w:hint="eastAsia"/>
        </w:rPr>
        <w:t>李恩泽</w:t>
      </w:r>
      <w:r w:rsidRPr="00D62216">
        <w:t xml:space="preserve"> 2016. </w:t>
      </w:r>
      <w:r w:rsidRPr="00D62216">
        <w:rPr>
          <w:rFonts w:hint="eastAsia"/>
        </w:rPr>
        <w:t>光栅投影法三维轮廓测试关键技术研究</w:t>
      </w:r>
      <w:r w:rsidRPr="00D62216">
        <w:t xml:space="preserve"> [M]. </w:t>
      </w:r>
      <w:r w:rsidRPr="00D62216">
        <w:rPr>
          <w:rFonts w:hint="eastAsia"/>
        </w:rPr>
        <w:t>西安工业大学</w:t>
      </w:r>
      <w:r w:rsidRPr="00D62216">
        <w:t>.</w:t>
      </w:r>
      <w:bookmarkEnd w:id="136"/>
    </w:p>
    <w:p w:rsidR="00E2701A" w:rsidRPr="00D62216" w:rsidRDefault="00E2701A" w:rsidP="00E2701A">
      <w:pPr>
        <w:pStyle w:val="EndNoteBibliography"/>
        <w:spacing w:before="156" w:after="156"/>
        <w:ind w:left="720" w:hanging="720"/>
      </w:pPr>
      <w:bookmarkStart w:id="137" w:name="_ENREF_13"/>
      <w:r w:rsidRPr="00D62216">
        <w:t>[13]    ZHOU C, SI S, LI X, et al. 2018. Dynamic 3D shape measurement based on the phase-shifting moir\'e algorithm. arXiv preprint arXiv:1807.01399 [J].</w:t>
      </w:r>
      <w:bookmarkEnd w:id="137"/>
    </w:p>
    <w:p w:rsidR="00E2701A" w:rsidRPr="00D62216" w:rsidRDefault="00E2701A" w:rsidP="00E2701A">
      <w:pPr>
        <w:pStyle w:val="EndNoteBibliography"/>
        <w:spacing w:before="156" w:after="156"/>
        <w:ind w:left="720" w:hanging="720"/>
      </w:pPr>
      <w:bookmarkStart w:id="138" w:name="_ENREF_14"/>
      <w:r w:rsidRPr="00D62216">
        <w:t>[14]    NISHIJIMA Y, OSTER G 1964. Moiré patterns: their application to refractive index and refractive index gradient measurements. JOSA [J], 54: 1-5.</w:t>
      </w:r>
      <w:bookmarkEnd w:id="138"/>
    </w:p>
    <w:p w:rsidR="00E2701A" w:rsidRPr="00D62216" w:rsidRDefault="00E2701A" w:rsidP="00E2701A">
      <w:pPr>
        <w:pStyle w:val="EndNoteBibliography"/>
        <w:spacing w:before="156" w:after="156"/>
        <w:ind w:left="720" w:hanging="720"/>
      </w:pPr>
      <w:bookmarkStart w:id="139" w:name="_ENREF_15"/>
      <w:r w:rsidRPr="00D62216">
        <w:t>[15]    AMIDROR I, HERSCH R D 2010. Mathematical moiré models and their limitations. Journal of Modern Optics [J], 57: 23-36.</w:t>
      </w:r>
      <w:bookmarkEnd w:id="139"/>
    </w:p>
    <w:p w:rsidR="00E2701A" w:rsidRPr="00D62216" w:rsidRDefault="00E2701A" w:rsidP="00E2701A">
      <w:pPr>
        <w:pStyle w:val="EndNoteBibliography"/>
        <w:spacing w:before="156" w:after="156"/>
        <w:ind w:left="720" w:hanging="720"/>
      </w:pPr>
      <w:bookmarkStart w:id="140" w:name="_ENREF_16"/>
      <w:r w:rsidRPr="00D62216">
        <w:t>[16]    CREATH K, WYANT J 1992. Moiré and fringe projection techniques. Optical shop testing [J], 2: 653-685.</w:t>
      </w:r>
      <w:bookmarkEnd w:id="140"/>
    </w:p>
    <w:p w:rsidR="00E2701A" w:rsidRPr="00D62216" w:rsidRDefault="00E2701A" w:rsidP="00E2701A">
      <w:pPr>
        <w:pStyle w:val="EndNoteBibliography"/>
        <w:spacing w:before="156" w:after="156"/>
        <w:ind w:left="720" w:hanging="720"/>
      </w:pPr>
      <w:bookmarkStart w:id="141" w:name="_ENREF_17"/>
      <w:r w:rsidRPr="00D62216">
        <w:t>[17]    JIA P, KOFMAN J, ENGLISH C E 2007. Comparison of linear and nonlinear calibration methods for phase-measuring profilometry. Optical Engineering [J], 46: 043601.</w:t>
      </w:r>
      <w:bookmarkEnd w:id="141"/>
    </w:p>
    <w:p w:rsidR="00E2701A" w:rsidRPr="00D62216" w:rsidRDefault="00E2701A" w:rsidP="00E2701A">
      <w:pPr>
        <w:pStyle w:val="EndNoteBibliography"/>
        <w:spacing w:before="156" w:after="156"/>
        <w:ind w:left="720" w:hanging="720"/>
      </w:pPr>
      <w:bookmarkStart w:id="142" w:name="_ENREF_18"/>
      <w:r w:rsidRPr="00D62216">
        <w:t>[18]    DIRCKX J J, DECRAEMER W F 1990. Automatic calibration method for phase shift shadow moiré interferometry. Applied Optics [J], 29: 1474-1476.</w:t>
      </w:r>
      <w:bookmarkEnd w:id="142"/>
    </w:p>
    <w:p w:rsidR="00E2701A" w:rsidRPr="00D62216" w:rsidRDefault="00E2701A" w:rsidP="00E2701A">
      <w:pPr>
        <w:pStyle w:val="EndNoteBibliography"/>
        <w:spacing w:before="156" w:after="156"/>
        <w:ind w:left="720" w:hanging="720"/>
      </w:pPr>
      <w:bookmarkStart w:id="143" w:name="_ENREF_19"/>
      <w:r w:rsidRPr="00D62216">
        <w:t>[19]    SURREL Y 1996. Design of algorithms for phase measurements by the use of phase stepping. Applied Optics [J], 35: 51-60.</w:t>
      </w:r>
      <w:bookmarkEnd w:id="143"/>
    </w:p>
    <w:p w:rsidR="00E2701A" w:rsidRPr="00D62216" w:rsidRDefault="00E2701A" w:rsidP="00E2701A">
      <w:pPr>
        <w:pStyle w:val="EndNoteBibliography"/>
        <w:spacing w:before="156" w:after="156"/>
        <w:ind w:left="720" w:hanging="720"/>
      </w:pPr>
      <w:bookmarkStart w:id="144" w:name="_ENREF_20"/>
      <w:r w:rsidRPr="00D62216">
        <w:lastRenderedPageBreak/>
        <w:t>[20]    MOHAMMADI F, KOFMAN J 2019. Multi-Wavelength Digital-Phase-Shifting Moiré Based on Moiré Wavelength. Applied Sciences [J], 9: 1917.</w:t>
      </w:r>
      <w:bookmarkEnd w:id="144"/>
    </w:p>
    <w:p w:rsidR="00E2701A" w:rsidRPr="00D62216" w:rsidRDefault="00E2701A" w:rsidP="00E2701A">
      <w:pPr>
        <w:pStyle w:val="EndNoteBibliography"/>
        <w:spacing w:before="156" w:after="156"/>
        <w:ind w:left="720" w:hanging="720"/>
      </w:pPr>
      <w:bookmarkStart w:id="145" w:name="_ENREF_21"/>
      <w:r w:rsidRPr="00D62216">
        <w:t>[21]    VENEMA T M, SCHMIDT J D 2008. Optical phase unwrapping in the presence of branch points. Optics express [J], 16: 6985-6998.</w:t>
      </w:r>
      <w:bookmarkEnd w:id="145"/>
    </w:p>
    <w:p w:rsidR="00E2701A" w:rsidRPr="00D62216" w:rsidRDefault="00E2701A" w:rsidP="00E2701A">
      <w:pPr>
        <w:pStyle w:val="EndNoteBibliography"/>
        <w:spacing w:before="156" w:after="156"/>
        <w:ind w:left="720" w:hanging="720"/>
      </w:pPr>
      <w:bookmarkStart w:id="146" w:name="_ENREF_22"/>
      <w:r w:rsidRPr="00D62216">
        <w:t>[22]    KARASEV P A, CAMPBELL D P, RICHARDS M A 2007. Obtaining a 35x speedup in 2d phase unwrapping using commodity graphics processors [C] //, IEEE; City. 574-578.</w:t>
      </w:r>
      <w:bookmarkEnd w:id="146"/>
    </w:p>
    <w:p w:rsidR="00E2701A" w:rsidRPr="00D62216" w:rsidRDefault="00E2701A" w:rsidP="00E2701A">
      <w:pPr>
        <w:pStyle w:val="EndNoteBibliography"/>
        <w:spacing w:before="156" w:after="156"/>
        <w:ind w:left="720" w:hanging="720"/>
      </w:pPr>
      <w:bookmarkStart w:id="147" w:name="_ENREF_23"/>
      <w:r w:rsidRPr="00D62216">
        <w:t>[23]    LIU Y 2011. Accuracy improvement of 3D measurement using digital fringe projection.</w:t>
      </w:r>
      <w:bookmarkEnd w:id="147"/>
    </w:p>
    <w:p w:rsidR="00E2701A" w:rsidRPr="00D62216" w:rsidRDefault="00E2701A" w:rsidP="00E2701A">
      <w:pPr>
        <w:pStyle w:val="EndNoteBibliography"/>
        <w:spacing w:before="156" w:after="156"/>
        <w:ind w:left="720" w:hanging="720"/>
      </w:pPr>
      <w:bookmarkStart w:id="148" w:name="_ENREF_24"/>
      <w:r w:rsidRPr="00D62216">
        <w:t>[24]    FENG S, CHEN Q, GU G, et al. 2019. Fringe pattern analysis using deep learning. Advanced Photonics [J], 1: 025001.</w:t>
      </w:r>
      <w:bookmarkEnd w:id="148"/>
    </w:p>
    <w:p w:rsidR="00E2701A" w:rsidRPr="00D62216" w:rsidRDefault="00E2701A" w:rsidP="00E2701A">
      <w:pPr>
        <w:pStyle w:val="EndNoteBibliography"/>
        <w:spacing w:before="156" w:after="156"/>
        <w:ind w:left="720" w:hanging="720"/>
      </w:pPr>
      <w:bookmarkStart w:id="149" w:name="_ENREF_25"/>
      <w:r w:rsidRPr="00D62216">
        <w:t>[25]    XIE J, XU L, CHEN E 2012. Image denoising and inpainting with deep neural networks [C] //; City. 341-349.</w:t>
      </w:r>
      <w:bookmarkEnd w:id="149"/>
    </w:p>
    <w:p w:rsidR="00333414" w:rsidRPr="00D62216" w:rsidRDefault="001513C5" w:rsidP="00735543">
      <w:pPr>
        <w:pStyle w:val="aff8"/>
        <w:spacing w:line="400" w:lineRule="exact"/>
        <w:ind w:firstLineChars="0" w:firstLine="0"/>
      </w:pPr>
      <w:r w:rsidRPr="002C6D1A">
        <w:rPr>
          <w:sz w:val="21"/>
          <w:szCs w:val="21"/>
        </w:rPr>
        <w:fldChar w:fldCharType="end"/>
      </w:r>
    </w:p>
    <w:p w:rsidR="00101221" w:rsidRPr="00D62216" w:rsidRDefault="00CA5E57" w:rsidP="00101221">
      <w:pPr>
        <w:widowControl/>
        <w:spacing w:before="120" w:after="120"/>
        <w:rPr>
          <w:spacing w:val="6"/>
        </w:rPr>
      </w:pPr>
      <w:r w:rsidRPr="00D62216">
        <w:br w:type="page"/>
      </w:r>
      <w:bookmarkStart w:id="150"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1" w:name="_Toc9746665"/>
      <w:r w:rsidR="00060635" w:rsidRPr="00D62216">
        <w:rPr>
          <w:rFonts w:hint="eastAsia"/>
          <w:b/>
          <w:sz w:val="36"/>
          <w:szCs w:val="36"/>
        </w:rPr>
        <w:lastRenderedPageBreak/>
        <w:t>附录</w:t>
      </w:r>
      <w:bookmarkEnd w:id="150"/>
      <w:bookmarkEnd w:id="151"/>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47328"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2" w:name="_Toc9538847"/>
      <w:r w:rsidRPr="00D62216">
        <w:rPr>
          <w:rFonts w:eastAsia="黑体"/>
          <w:b/>
          <w:highlight w:val="lightGray"/>
        </w:rPr>
        <w:br w:type="page"/>
      </w:r>
    </w:p>
    <w:p w:rsidR="009D6CC9" w:rsidRPr="002C6D1A" w:rsidRDefault="009D6CC9" w:rsidP="00C01AA0">
      <w:pPr>
        <w:pStyle w:val="aff8"/>
        <w:spacing w:beforeLines="50" w:before="156" w:afterLines="50" w:after="156"/>
        <w:ind w:left="482" w:firstLineChars="0" w:firstLine="0"/>
        <w:rPr>
          <w:rFonts w:eastAsia="黑体"/>
        </w:rPr>
      </w:pPr>
      <w:r w:rsidRPr="002C6D1A">
        <w:rPr>
          <w:rFonts w:eastAsia="黑体"/>
        </w:rPr>
        <w:lastRenderedPageBreak/>
        <w:t>数字</w:t>
      </w:r>
      <w:r w:rsidR="005D13E8" w:rsidRPr="002C6D1A">
        <w:rPr>
          <w:rFonts w:eastAsia="黑体"/>
        </w:rPr>
        <w:t>莫尔</w:t>
      </w:r>
      <w:r w:rsidRPr="002C6D1A">
        <w:rPr>
          <w:rFonts w:eastAsia="黑体"/>
        </w:rPr>
        <w:t>三维测量</w:t>
      </w:r>
      <w:r w:rsidR="00BD71B1" w:rsidRPr="002C6D1A">
        <w:rPr>
          <w:rFonts w:eastAsia="黑体"/>
        </w:rPr>
        <w:t>MATLAB</w:t>
      </w:r>
      <w:r w:rsidRPr="002C6D1A">
        <w:rPr>
          <w:rFonts w:eastAsia="黑体"/>
        </w:rPr>
        <w:t>程序</w:t>
      </w:r>
      <w:bookmarkEnd w:id="152"/>
      <w:r w:rsidR="00BD71B1" w:rsidRPr="002C6D1A">
        <w:rPr>
          <w:rFonts w:eastAsia="黑体"/>
        </w:rPr>
        <w:tab/>
      </w:r>
    </w:p>
    <w:p w:rsidR="009D6CC9" w:rsidRPr="00D62216" w:rsidRDefault="009D6CC9" w:rsidP="00D5535B">
      <w:pPr>
        <w:pStyle w:val="aff8"/>
        <w:ind w:firstLine="480"/>
      </w:pPr>
      <w:r w:rsidRPr="00D62216">
        <w:t>After capturing a single frame of image, shift the pattern by a phase of pi, delta, and delta + pi</w:t>
      </w:r>
      <w:bookmarkStart w:id="153" w:name="_Toc9425755"/>
      <w:r w:rsidRPr="00D62216">
        <w:t xml:space="preserve">; Then superimpose the two phase-shifted </w:t>
      </w:r>
      <w:proofErr w:type="gramStart"/>
      <w:r w:rsidRPr="00D62216">
        <w:t>pattern</w:t>
      </w:r>
      <w:proofErr w:type="gramEnd"/>
      <w:r w:rsidRPr="00D62216">
        <w:t xml:space="preserve"> with the captured image</w:t>
      </w:r>
      <w:bookmarkEnd w:id="153"/>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4"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5" w:name="_Toc9426166"/>
      <w:bookmarkEnd w:id="154"/>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 xml:space="preserve">have to be perfect divided by the width), and image height and </w:t>
      </w:r>
      <w:r w:rsidRPr="00D62216">
        <w:lastRenderedPageBreak/>
        <w:t>width</w:t>
      </w:r>
      <w:bookmarkEnd w:id="155"/>
    </w:p>
    <w:p w:rsidR="00A46484" w:rsidRPr="00D62216" w:rsidRDefault="00A46484" w:rsidP="00D5535B">
      <w:pPr>
        <w:pStyle w:val="aff8"/>
        <w:ind w:firstLine="480"/>
      </w:pPr>
      <w:r w:rsidRPr="00D62216">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r>
      <w:r w:rsidRPr="00D62216">
        <w:lastRenderedPageBreak/>
        <w:t xml:space="preserve">    cd(</w:t>
      </w:r>
      <w:proofErr w:type="spellStart"/>
      <w:r w:rsidRPr="00D62216">
        <w:t>current_dir</w:t>
      </w:r>
      <w:proofErr w:type="spellEnd"/>
      <w:r w:rsidRPr="00D62216">
        <w:t>);</w:t>
      </w:r>
      <w:r w:rsidRPr="00D62216">
        <w:br/>
        <w:t>end</w:t>
      </w:r>
      <w:r w:rsidRPr="00D62216">
        <w:br/>
      </w:r>
      <w:r w:rsidRPr="00D62216">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r>
      <w:r w:rsidRPr="00D62216">
        <w:lastRenderedPageBreak/>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56" w:name="_Toc9426202"/>
      <w:r w:rsidRPr="00D62216">
        <w:t xml:space="preserve"> from 4 captured deformed and grid removed image;</w:t>
      </w:r>
      <w:bookmarkEnd w:id="156"/>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r>
      <w:r w:rsidRPr="00D62216">
        <w:lastRenderedPageBreak/>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lastRenderedPageBreak/>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r>
      <w:r w:rsidRPr="00D62216">
        <w:lastRenderedPageBreak/>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57" w:name="_Toc9426866"/>
      <w:r w:rsidRPr="00D62216">
        <w:t xml:space="preserve"> with SWTFFT method</w:t>
      </w:r>
      <w:bookmarkEnd w:id="157"/>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r>
      <w:r w:rsidRPr="00D62216">
        <w:lastRenderedPageBreak/>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58" w:name="_Toc9426955"/>
      <w:r w:rsidRPr="00D62216">
        <w:t xml:space="preserve"> SWT-FFT filtering </w:t>
      </w:r>
      <w:r w:rsidRPr="00D62216">
        <w:lastRenderedPageBreak/>
        <w:t>method.</w:t>
      </w:r>
      <w:bookmarkEnd w:id="158"/>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r>
      <w:r w:rsidRPr="00D62216">
        <w:lastRenderedPageBreak/>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r>
      <w:r w:rsidRPr="00D62216">
        <w:lastRenderedPageBreak/>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r>
      <w:r w:rsidRPr="00D62216">
        <w:lastRenderedPageBreak/>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r>
      <w:r w:rsidRPr="00D62216">
        <w:lastRenderedPageBreak/>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6"/>
      <w:footerReference w:type="default" r:id="rId127"/>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6D1A" w:rsidRDefault="002C6D1A">
      <w:r>
        <w:separator/>
      </w:r>
    </w:p>
  </w:endnote>
  <w:endnote w:type="continuationSeparator" w:id="0">
    <w:p w:rsidR="002C6D1A" w:rsidRDefault="002C6D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6D1A" w:rsidRPr="004D7C9D" w:rsidRDefault="002C6D1A"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2C6D1A" w:rsidRDefault="002C6D1A">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6D1A" w:rsidRPr="00C45D09" w:rsidRDefault="002C6D1A"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6D1A" w:rsidRDefault="002C6D1A">
      <w:r>
        <w:separator/>
      </w:r>
    </w:p>
  </w:footnote>
  <w:footnote w:type="continuationSeparator" w:id="0">
    <w:p w:rsidR="002C6D1A" w:rsidRDefault="002C6D1A">
      <w:r>
        <w:continuationSeparator/>
      </w:r>
    </w:p>
  </w:footnote>
  <w:footnote w:id="1">
    <w:p w:rsidR="002C6D1A" w:rsidRPr="00786C3F" w:rsidRDefault="002C6D1A"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b</w:t>
      </w:r>
      <w:r w:rsidRPr="00786C3F">
        <w:rPr>
          <w:rStyle w:val="Char0"/>
        </w:rPr>
        <w:t>是蒙</w:t>
      </w:r>
      <w:proofErr w:type="gramStart"/>
      <w:r w:rsidRPr="00786C3F">
        <w:rPr>
          <w:rStyle w:val="Char0"/>
        </w:rPr>
        <w:t>特</w:t>
      </w:r>
      <w:proofErr w:type="gramEnd"/>
      <w:r w:rsidRPr="00786C3F">
        <w:rPr>
          <w:rStyle w:val="Char0"/>
        </w:rPr>
        <w:t>城堡的图片。这张图片属于公共领域，可自由使用，来源于意大利国家公园服务网站。</w:t>
      </w:r>
    </w:p>
  </w:footnote>
  <w:footnote w:id="2">
    <w:p w:rsidR="002C6D1A" w:rsidRDefault="002C6D1A"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2C6D1A" w:rsidRPr="00CD69B2" w:rsidRDefault="002C6D1A">
      <w:pPr>
        <w:pStyle w:val="affe"/>
      </w:pPr>
    </w:p>
  </w:footnote>
  <w:footnote w:id="3">
    <w:p w:rsidR="002C6D1A" w:rsidRDefault="002C6D1A"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proofErr w:type="gramStart"/>
      <w:r w:rsidRPr="005D6DD6">
        <w:t>轴经过</w:t>
      </w:r>
      <w:proofErr w:type="gramEnd"/>
      <w:r w:rsidRPr="005D6DD6">
        <w:t>的距离不同</w:t>
      </w:r>
      <w:r>
        <w:rPr>
          <w:rFonts w:hint="eastAsia"/>
        </w:rPr>
        <w:t>。</w:t>
      </w:r>
    </w:p>
  </w:footnote>
  <w:footnote w:id="4">
    <w:p w:rsidR="002C6D1A" w:rsidRPr="00786C3F" w:rsidRDefault="002C6D1A" w:rsidP="00786C3F">
      <w:pPr>
        <w:pStyle w:val="afff1"/>
      </w:pPr>
      <w:r w:rsidRPr="00786C3F">
        <w:t>注</w:t>
      </w:r>
      <w:r w:rsidRPr="00786C3F">
        <w:rPr>
          <w:rFonts w:hint="eastAsia"/>
        </w:rPr>
        <w:t>4</w:t>
      </w:r>
      <w:r w:rsidRPr="00786C3F">
        <w:rPr>
          <w:rFonts w:hint="eastAsia"/>
        </w:rPr>
        <w:t>实物测量结果由本论文导师袁自钧教授和其研究生</w:t>
      </w:r>
      <w:proofErr w:type="gramStart"/>
      <w:r w:rsidRPr="00786C3F">
        <w:rPr>
          <w:rFonts w:hint="eastAsia"/>
        </w:rPr>
        <w:t>闫</w:t>
      </w:r>
      <w:proofErr w:type="gramEnd"/>
      <w:r w:rsidRPr="00786C3F">
        <w:rPr>
          <w:rFonts w:hint="eastAsia"/>
        </w:rPr>
        <w:t>邵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6D1A" w:rsidRPr="00C45D09" w:rsidRDefault="002C6D1A"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331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15&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76D0"/>
    <w:rsid w:val="00520764"/>
    <w:rsid w:val="00520CE9"/>
    <w:rsid w:val="0052148E"/>
    <w:rsid w:val="0052217D"/>
    <w:rsid w:val="005227FB"/>
    <w:rsid w:val="005229D1"/>
    <w:rsid w:val="00522CC7"/>
    <w:rsid w:val="005241BC"/>
    <w:rsid w:val="00524422"/>
    <w:rsid w:val="00525B02"/>
    <w:rsid w:val="005318FD"/>
    <w:rsid w:val="00531BA9"/>
    <w:rsid w:val="00532927"/>
    <w:rsid w:val="00533F7D"/>
    <w:rsid w:val="005343DD"/>
    <w:rsid w:val="0053499F"/>
    <w:rsid w:val="005354BA"/>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4170"/>
    <w:rsid w:val="005F4A47"/>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694C"/>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588"/>
    <w:rsid w:val="00697A4D"/>
    <w:rsid w:val="00697D12"/>
    <w:rsid w:val="006A095D"/>
    <w:rsid w:val="006A16D5"/>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1424"/>
    <w:rsid w:val="007A1DE8"/>
    <w:rsid w:val="007A216D"/>
    <w:rsid w:val="007A25F3"/>
    <w:rsid w:val="007A2BAA"/>
    <w:rsid w:val="007A3030"/>
    <w:rsid w:val="007A331F"/>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45D1"/>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310"/>
    <w:rsid w:val="00AA7905"/>
    <w:rsid w:val="00AB10C5"/>
    <w:rsid w:val="00AB1499"/>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7EF"/>
    <w:rsid w:val="00B423A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203A"/>
    <w:rsid w:val="00C423E7"/>
    <w:rsid w:val="00C42E0A"/>
    <w:rsid w:val="00C43F93"/>
    <w:rsid w:val="00C45D09"/>
    <w:rsid w:val="00C46732"/>
    <w:rsid w:val="00C47907"/>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48EE"/>
    <w:rsid w:val="00C75B40"/>
    <w:rsid w:val="00C75EC1"/>
    <w:rsid w:val="00C7696A"/>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6D4C"/>
    <w:rsid w:val="00DC7151"/>
    <w:rsid w:val="00DC7F89"/>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F79"/>
    <w:rsid w:val="00E700FC"/>
    <w:rsid w:val="00E70A20"/>
    <w:rsid w:val="00E723D2"/>
    <w:rsid w:val="00E72545"/>
    <w:rsid w:val="00E72656"/>
    <w:rsid w:val="00E74175"/>
    <w:rsid w:val="00E7532B"/>
    <w:rsid w:val="00E75445"/>
    <w:rsid w:val="00E80D6B"/>
    <w:rsid w:val="00E810FE"/>
    <w:rsid w:val="00E8266E"/>
    <w:rsid w:val="00E828BA"/>
    <w:rsid w:val="00E8332A"/>
    <w:rsid w:val="00E83BC3"/>
    <w:rsid w:val="00E84BEB"/>
    <w:rsid w:val="00E87D4B"/>
    <w:rsid w:val="00E9064C"/>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FD9"/>
    <w:rsid w:val="00F44049"/>
    <w:rsid w:val="00F44507"/>
    <w:rsid w:val="00F44A88"/>
    <w:rsid w:val="00F455EC"/>
    <w:rsid w:val="00F4621B"/>
    <w:rsid w:val="00F462FB"/>
    <w:rsid w:val="00F4777D"/>
    <w:rsid w:val="00F50F06"/>
    <w:rsid w:val="00F51698"/>
    <w:rsid w:val="00F55A80"/>
    <w:rsid w:val="00F56607"/>
    <w:rsid w:val="00F57045"/>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1E54"/>
    <w:rsid w:val="00FF38F3"/>
    <w:rsid w:val="00FF42AF"/>
    <w:rsid w:val="00FF4F89"/>
    <w:rsid w:val="00FF5A00"/>
    <w:rsid w:val="00FF5ED2"/>
    <w:rsid w:val="00FF65F8"/>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3"/>
    <o:shapelayout v:ext="edit">
      <o:idmap v:ext="edit" data="1"/>
    </o:shapelayout>
  </w:shapeDefaults>
  <w:decimalSymbol w:val="."/>
  <w:listSeparator w:val=","/>
  <w14:docId w14:val="7C33EC7E"/>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9A553B"/>
    <w:pPr>
      <w:spacing w:line="440" w:lineRule="exact"/>
      <w:ind w:firstLineChars="200" w:firstLine="480"/>
    </w:pPr>
    <w:rPr>
      <w:rFonts w:ascii="宋体" w:hAnsi="宋体"/>
      <w:sz w:val="24"/>
    </w:rPr>
  </w:style>
  <w:style w:type="character" w:customStyle="1" w:styleId="aff0">
    <w:name w:val="摘要 字符"/>
    <w:link w:val="aff"/>
    <w:rsid w:val="009A553B"/>
    <w:rPr>
      <w:rFonts w:ascii="宋体" w:eastAsia="宋体" w:hAnsi="宋体"/>
      <w:b w:val="0"/>
      <w:kern w:val="2"/>
      <w:sz w:val="24"/>
      <w:szCs w:val="21"/>
      <w:lang w:val="en-US" w:eastAsia="zh-CN" w:bidi="ar-SA"/>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637D00"/>
    <w:pPr>
      <w:spacing w:line="440" w:lineRule="exact"/>
      <w:ind w:firstLineChars="100" w:firstLine="100"/>
      <w:jc w:val="left"/>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745D2E"/>
    <w:pPr>
      <w:spacing w:line="440" w:lineRule="exact"/>
      <w:ind w:firstLineChars="200" w:firstLine="200"/>
      <w:jc w:val="left"/>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745D2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5D13E8"/>
    <w:pPr>
      <w:spacing w:line="400" w:lineRule="exact"/>
      <w:ind w:hangingChars="200" w:hanging="72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5D13E8"/>
    <w:rPr>
      <w:noProof/>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hyperlink" Target="file:///I:\Undergraduate-Thesis\Thesis-4.docx" TargetMode="Externa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image" Target="media/image58.png"/><Relationship Id="rId112" Type="http://schemas.openxmlformats.org/officeDocument/2006/relationships/image" Target="media/image81.png"/><Relationship Id="rId16" Type="http://schemas.openxmlformats.org/officeDocument/2006/relationships/hyperlink" Target="file:///I:\Undergraduate-Thesis\Thesis-4.docx" TargetMode="External"/><Relationship Id="rId107" Type="http://schemas.openxmlformats.org/officeDocument/2006/relationships/image" Target="media/image76.tiff"/><Relationship Id="rId11" Type="http://schemas.openxmlformats.org/officeDocument/2006/relationships/hyperlink" Target="file:///I:\Undergraduate-Thesis\Thesis-4.docx" TargetMode="External"/><Relationship Id="rId32" Type="http://schemas.openxmlformats.org/officeDocument/2006/relationships/hyperlink" Target="file:///I:\Undergraduate-Thesis\Thesis-4.docx" TargetMode="External"/><Relationship Id="rId37" Type="http://schemas.openxmlformats.org/officeDocument/2006/relationships/image" Target="media/image6.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71.png"/><Relationship Id="rId123" Type="http://schemas.openxmlformats.org/officeDocument/2006/relationships/image" Target="media/image92.jpe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hyperlink" Target="file:///I:\Undergraduate-Thesis\Thesis-4.docx" TargetMode="External"/><Relationship Id="rId27" Type="http://schemas.openxmlformats.org/officeDocument/2006/relationships/hyperlink" Target="file:///I:\Undergraduate-Thesis\Thesis-4.docx" TargetMode="External"/><Relationship Id="rId43" Type="http://schemas.openxmlformats.org/officeDocument/2006/relationships/image" Target="media/image12.png"/><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82.PNG"/><Relationship Id="rId118" Type="http://schemas.openxmlformats.org/officeDocument/2006/relationships/image" Target="media/image87.jpe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yperlink" Target="file:///I:\Undergraduate-Thesis\Thesis-4.docx" TargetMode="External"/><Relationship Id="rId17" Type="http://schemas.openxmlformats.org/officeDocument/2006/relationships/hyperlink" Target="file:///I:\Undergraduate-Thesis\Thesis-4.docx" TargetMode="External"/><Relationship Id="rId33" Type="http://schemas.openxmlformats.org/officeDocument/2006/relationships/footer" Target="footer1.xml"/><Relationship Id="rId38" Type="http://schemas.openxmlformats.org/officeDocument/2006/relationships/image" Target="media/image7.png"/><Relationship Id="rId59" Type="http://schemas.openxmlformats.org/officeDocument/2006/relationships/image" Target="media/image28.png"/><Relationship Id="rId103" Type="http://schemas.openxmlformats.org/officeDocument/2006/relationships/image" Target="media/image72.png"/><Relationship Id="rId108" Type="http://schemas.openxmlformats.org/officeDocument/2006/relationships/image" Target="media/image77.png"/><Relationship Id="rId124" Type="http://schemas.openxmlformats.org/officeDocument/2006/relationships/image" Target="media/image93.jpeg"/><Relationship Id="rId129" Type="http://schemas.openxmlformats.org/officeDocument/2006/relationships/theme" Target="theme/theme1.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4.docx" TargetMode="External"/><Relationship Id="rId28" Type="http://schemas.openxmlformats.org/officeDocument/2006/relationships/hyperlink" Target="file:///I:\Undergraduate-Thesis\Thesis-4.docx" TargetMode="External"/><Relationship Id="rId49" Type="http://schemas.openxmlformats.org/officeDocument/2006/relationships/image" Target="media/image18.png"/><Relationship Id="rId114" Type="http://schemas.openxmlformats.org/officeDocument/2006/relationships/image" Target="media/image83.png"/><Relationship Id="rId119" Type="http://schemas.openxmlformats.org/officeDocument/2006/relationships/image" Target="media/image88.png"/><Relationship Id="rId44" Type="http://schemas.openxmlformats.org/officeDocument/2006/relationships/image" Target="media/image13.png"/><Relationship Id="rId60" Type="http://schemas.openxmlformats.org/officeDocument/2006/relationships/image" Target="media/image29.png"/><Relationship Id="rId65" Type="http://schemas.openxmlformats.org/officeDocument/2006/relationships/image" Target="media/image34.png"/><Relationship Id="rId81" Type="http://schemas.openxmlformats.org/officeDocument/2006/relationships/image" Target="media/image50.png"/><Relationship Id="rId86" Type="http://schemas.openxmlformats.org/officeDocument/2006/relationships/image" Target="media/image55.png"/><Relationship Id="rId13" Type="http://schemas.openxmlformats.org/officeDocument/2006/relationships/hyperlink" Target="file:///I:\Undergraduate-Thesis\Thesis-4.docx" TargetMode="External"/><Relationship Id="rId18" Type="http://schemas.openxmlformats.org/officeDocument/2006/relationships/hyperlink" Target="file:///I:\Undergraduate-Thesis\Thesis-4.docx" TargetMode="External"/><Relationship Id="rId39" Type="http://schemas.openxmlformats.org/officeDocument/2006/relationships/image" Target="media/image8.png"/><Relationship Id="rId109" Type="http://schemas.openxmlformats.org/officeDocument/2006/relationships/image" Target="media/image78.png"/><Relationship Id="rId34" Type="http://schemas.openxmlformats.org/officeDocument/2006/relationships/image" Target="media/image3.jpeg"/><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image" Target="media/image73.png"/><Relationship Id="rId120" Type="http://schemas.openxmlformats.org/officeDocument/2006/relationships/image" Target="media/image89.png"/><Relationship Id="rId125"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hyperlink" Target="file:///I:\Undergraduate-Thesis\Thesis-4.docx" TargetMode="External"/><Relationship Id="rId24" Type="http://schemas.openxmlformats.org/officeDocument/2006/relationships/hyperlink" Target="file:///I:\Undergraduate-Thesis\Thesis-4.docx" TargetMode="Externa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image" Target="media/image56.png"/><Relationship Id="rId110" Type="http://schemas.openxmlformats.org/officeDocument/2006/relationships/image" Target="media/image79.png"/><Relationship Id="rId115" Type="http://schemas.openxmlformats.org/officeDocument/2006/relationships/image" Target="media/image84.png"/><Relationship Id="rId61" Type="http://schemas.openxmlformats.org/officeDocument/2006/relationships/image" Target="media/image30.png"/><Relationship Id="rId82" Type="http://schemas.openxmlformats.org/officeDocument/2006/relationships/image" Target="media/image51.png"/><Relationship Id="rId19" Type="http://schemas.openxmlformats.org/officeDocument/2006/relationships/hyperlink" Target="file:///I:\Undergraduate-Thesis\Thesis-4.docx" TargetMode="External"/><Relationship Id="rId14" Type="http://schemas.openxmlformats.org/officeDocument/2006/relationships/hyperlink" Target="file:///I:\Undergraduate-Thesis\Thesis-4.docx" TargetMode="External"/><Relationship Id="rId30" Type="http://schemas.openxmlformats.org/officeDocument/2006/relationships/hyperlink" Target="file:///I:\Undergraduate-Thesis\Thesis-4.docx" TargetMode="External"/><Relationship Id="rId35" Type="http://schemas.openxmlformats.org/officeDocument/2006/relationships/image" Target="media/image4.jpe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hyperlink" Target="file:///I:\Undergraduate-Thesis\Thesis-4.docx" TargetMode="External"/><Relationship Id="rId46" Type="http://schemas.openxmlformats.org/officeDocument/2006/relationships/image" Target="media/image15.png"/><Relationship Id="rId67" Type="http://schemas.openxmlformats.org/officeDocument/2006/relationships/image" Target="media/image36.png"/><Relationship Id="rId116" Type="http://schemas.openxmlformats.org/officeDocument/2006/relationships/image" Target="media/image85.png"/><Relationship Id="rId20" Type="http://schemas.openxmlformats.org/officeDocument/2006/relationships/hyperlink" Target="file:///I:\Undergraduate-Thesis\Thesis-4.docx" TargetMode="External"/><Relationship Id="rId41" Type="http://schemas.openxmlformats.org/officeDocument/2006/relationships/image" Target="media/image10.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image" Target="media/image80.png"/><Relationship Id="rId15" Type="http://schemas.openxmlformats.org/officeDocument/2006/relationships/hyperlink" Target="file:///I:\Undergraduate-Thesis\Thesis-4.docx" TargetMode="External"/><Relationship Id="rId36" Type="http://schemas.openxmlformats.org/officeDocument/2006/relationships/image" Target="media/image5.png"/><Relationship Id="rId57" Type="http://schemas.openxmlformats.org/officeDocument/2006/relationships/image" Target="media/image26.png"/><Relationship Id="rId106" Type="http://schemas.openxmlformats.org/officeDocument/2006/relationships/image" Target="media/image75.tiff"/><Relationship Id="rId127" Type="http://schemas.openxmlformats.org/officeDocument/2006/relationships/footer" Target="footer2.xml"/><Relationship Id="rId10" Type="http://schemas.openxmlformats.org/officeDocument/2006/relationships/hyperlink" Target="file:///I:\Undergraduate-Thesis\Thesis-4.docx" TargetMode="External"/><Relationship Id="rId31" Type="http://schemas.openxmlformats.org/officeDocument/2006/relationships/hyperlink" Target="file:///I:\Undergraduate-Thesis\Thesis-4.docx" TargetMode="External"/><Relationship Id="rId52" Type="http://schemas.openxmlformats.org/officeDocument/2006/relationships/image" Target="media/image21.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jpe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I:\Undergraduate-Thesis\Thesis-4.docx"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DF73B-EBC5-4A5A-9AE9-10E8AA225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0</TotalTime>
  <Pages>66</Pages>
  <Words>16594</Words>
  <Characters>49412</Characters>
  <Application>Microsoft Office Word</Application>
  <DocSecurity>0</DocSecurity>
  <Lines>411</Lines>
  <Paragraphs>131</Paragraphs>
  <ScaleCrop>false</ScaleCrop>
  <Company>www.ftpdown.com</Company>
  <LinksUpToDate>false</LinksUpToDate>
  <CharactersWithSpaces>65875</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2</cp:revision>
  <cp:lastPrinted>2019-05-25T10:15:00Z</cp:lastPrinted>
  <dcterms:created xsi:type="dcterms:W3CDTF">2019-05-25T08:55:00Z</dcterms:created>
  <dcterms:modified xsi:type="dcterms:W3CDTF">2019-05-26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